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1.xml" ContentType="application/vnd.openxmlformats-officedocument.wordprocessingml.foot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57D8D28" w14:textId="6C117915" w:rsidR="00367AC7" w:rsidRPr="007021CA" w:rsidRDefault="003447D0" w:rsidP="006D594D">
      <w:pPr>
        <w:pStyle w:val="NoSpacing"/>
        <w:spacing w:line="360" w:lineRule="auto"/>
        <w:rPr>
          <w:lang w:val="en-CA"/>
        </w:rPr>
      </w:pPr>
      <w:bookmarkStart w:id="0" w:name="_Toc501441631"/>
      <w:r>
        <w:rPr>
          <w:lang w:val="en-CA"/>
        </w:rPr>
        <w:t xml:space="preserve"> </w:t>
      </w:r>
    </w:p>
    <w:p w14:paraId="20A1CA6F" w14:textId="77777777" w:rsidR="00367AC7" w:rsidRPr="007021CA" w:rsidRDefault="00367AC7" w:rsidP="006D594D">
      <w:pPr>
        <w:pStyle w:val="Default"/>
        <w:spacing w:line="360" w:lineRule="auto"/>
      </w:pPr>
    </w:p>
    <w:p w14:paraId="4163A022" w14:textId="296C9892" w:rsidR="00367AC7" w:rsidRPr="007021CA" w:rsidRDefault="00367AC7" w:rsidP="006D594D">
      <w:pPr>
        <w:spacing w:line="360" w:lineRule="auto"/>
        <w:jc w:val="center"/>
        <w:rPr>
          <w:sz w:val="40"/>
          <w:szCs w:val="40"/>
        </w:rPr>
      </w:pPr>
      <w:r w:rsidRPr="007021CA">
        <w:t xml:space="preserve"> </w:t>
      </w:r>
      <w:r w:rsidR="00E24206">
        <w:rPr>
          <w:sz w:val="40"/>
          <w:szCs w:val="40"/>
        </w:rPr>
        <w:t>Problem_Set_</w:t>
      </w:r>
      <w:r w:rsidR="005D7944">
        <w:rPr>
          <w:sz w:val="40"/>
          <w:szCs w:val="40"/>
        </w:rPr>
        <w:t>5</w:t>
      </w:r>
      <w:r w:rsidR="00623303" w:rsidRPr="007021CA">
        <w:rPr>
          <w:sz w:val="40"/>
          <w:szCs w:val="40"/>
        </w:rPr>
        <w:t xml:space="preserve"> </w:t>
      </w:r>
    </w:p>
    <w:p w14:paraId="360093BD" w14:textId="77777777" w:rsidR="00983BB3" w:rsidRPr="007021CA" w:rsidRDefault="00983BB3" w:rsidP="006D594D">
      <w:pPr>
        <w:spacing w:line="360" w:lineRule="auto"/>
        <w:jc w:val="center"/>
        <w:rPr>
          <w:b/>
          <w:sz w:val="28"/>
          <w:szCs w:val="28"/>
        </w:rPr>
      </w:pPr>
    </w:p>
    <w:p w14:paraId="60FCFB07" w14:textId="77777777" w:rsidR="00367AC7" w:rsidRPr="007021CA" w:rsidRDefault="00367AC7" w:rsidP="006D594D">
      <w:pPr>
        <w:spacing w:line="360" w:lineRule="auto"/>
        <w:jc w:val="center"/>
        <w:rPr>
          <w:rFonts w:cs="Times New Roman"/>
          <w:sz w:val="28"/>
          <w:szCs w:val="28"/>
        </w:rPr>
      </w:pPr>
      <w:r w:rsidRPr="007021CA">
        <w:rPr>
          <w:rFonts w:cs="Times New Roman"/>
          <w:sz w:val="28"/>
          <w:szCs w:val="28"/>
        </w:rPr>
        <w:t>By</w:t>
      </w:r>
    </w:p>
    <w:p w14:paraId="64372FAE" w14:textId="235FF746" w:rsidR="00367AC7" w:rsidRDefault="00623303" w:rsidP="006D594D">
      <w:pPr>
        <w:spacing w:line="360" w:lineRule="auto"/>
        <w:jc w:val="center"/>
        <w:rPr>
          <w:rFonts w:cs="Times New Roman"/>
          <w:b/>
          <w:sz w:val="28"/>
          <w:szCs w:val="28"/>
        </w:rPr>
      </w:pPr>
      <w:r w:rsidRPr="007021CA">
        <w:rPr>
          <w:rFonts w:cs="Times New Roman"/>
          <w:b/>
          <w:sz w:val="28"/>
          <w:szCs w:val="28"/>
        </w:rPr>
        <w:t>Behrooz Jadidi</w:t>
      </w:r>
    </w:p>
    <w:p w14:paraId="339DFB31" w14:textId="55A7DABD" w:rsidR="00D73DE8" w:rsidRPr="007021CA" w:rsidRDefault="00D73DE8" w:rsidP="006D594D">
      <w:pPr>
        <w:spacing w:line="360" w:lineRule="auto"/>
        <w:jc w:val="center"/>
        <w:rPr>
          <w:rFonts w:cs="Times New Roman"/>
          <w:b/>
          <w:sz w:val="28"/>
          <w:szCs w:val="28"/>
        </w:rPr>
      </w:pPr>
      <w:r>
        <w:rPr>
          <w:rFonts w:cs="Times New Roman"/>
          <w:b/>
          <w:sz w:val="28"/>
          <w:szCs w:val="28"/>
        </w:rPr>
        <w:t>Student ID: 501001145</w:t>
      </w:r>
    </w:p>
    <w:p w14:paraId="342D14E2" w14:textId="77777777" w:rsidR="00367AC7" w:rsidRPr="007021CA" w:rsidRDefault="00367AC7" w:rsidP="006D594D">
      <w:pPr>
        <w:spacing w:line="360" w:lineRule="auto"/>
        <w:jc w:val="center"/>
        <w:rPr>
          <w:rFonts w:cs="Times New Roman"/>
          <w:szCs w:val="24"/>
        </w:rPr>
      </w:pPr>
    </w:p>
    <w:p w14:paraId="4086E071" w14:textId="77777777" w:rsidR="00367AC7" w:rsidRPr="007021CA" w:rsidRDefault="00367AC7" w:rsidP="006D594D">
      <w:pPr>
        <w:spacing w:line="360" w:lineRule="auto"/>
        <w:jc w:val="center"/>
        <w:rPr>
          <w:rFonts w:cs="Times New Roman"/>
          <w:szCs w:val="24"/>
        </w:rPr>
      </w:pPr>
    </w:p>
    <w:p w14:paraId="7612E54E" w14:textId="77777777" w:rsidR="00367AC7" w:rsidRPr="007021CA" w:rsidRDefault="00367AC7" w:rsidP="006D594D">
      <w:pPr>
        <w:pStyle w:val="Default"/>
        <w:spacing w:line="360" w:lineRule="auto"/>
      </w:pPr>
    </w:p>
    <w:p w14:paraId="338BDA13" w14:textId="642A3079" w:rsidR="009C62A8" w:rsidRDefault="009C62A8" w:rsidP="006D594D">
      <w:pPr>
        <w:pStyle w:val="Default"/>
        <w:spacing w:line="360" w:lineRule="auto"/>
        <w:jc w:val="center"/>
        <w:rPr>
          <w:sz w:val="28"/>
          <w:szCs w:val="28"/>
        </w:rPr>
      </w:pPr>
      <w:r w:rsidRPr="00D73DE8">
        <w:rPr>
          <w:sz w:val="28"/>
          <w:szCs w:val="28"/>
        </w:rPr>
        <w:t xml:space="preserve">AE/ME8112 - Comp Fluid </w:t>
      </w:r>
      <w:proofErr w:type="spellStart"/>
      <w:r w:rsidRPr="00D73DE8">
        <w:rPr>
          <w:sz w:val="28"/>
          <w:szCs w:val="28"/>
        </w:rPr>
        <w:t>Dyn</w:t>
      </w:r>
      <w:proofErr w:type="spellEnd"/>
      <w:r w:rsidRPr="00D73DE8">
        <w:rPr>
          <w:sz w:val="28"/>
          <w:szCs w:val="28"/>
        </w:rPr>
        <w:t>/Heat Transfer</w:t>
      </w:r>
    </w:p>
    <w:p w14:paraId="3EAE7C39" w14:textId="1760164A" w:rsidR="00367AC7" w:rsidRDefault="00367AC7" w:rsidP="006D594D">
      <w:pPr>
        <w:spacing w:line="360" w:lineRule="auto"/>
        <w:ind w:left="1440" w:firstLine="720"/>
        <w:jc w:val="left"/>
        <w:rPr>
          <w:rFonts w:cs="Times New Roman"/>
          <w:b/>
          <w:sz w:val="28"/>
          <w:szCs w:val="28"/>
        </w:rPr>
      </w:pPr>
    </w:p>
    <w:p w14:paraId="4B829BE0" w14:textId="77777777" w:rsidR="001552D3" w:rsidRPr="007021CA" w:rsidRDefault="001552D3" w:rsidP="006D594D">
      <w:pPr>
        <w:spacing w:line="360" w:lineRule="auto"/>
        <w:ind w:left="1440" w:firstLine="720"/>
        <w:jc w:val="left"/>
        <w:rPr>
          <w:rFonts w:cs="Times New Roman"/>
          <w:b/>
          <w:sz w:val="28"/>
          <w:szCs w:val="28"/>
        </w:rPr>
      </w:pPr>
    </w:p>
    <w:p w14:paraId="46E074E4" w14:textId="1AE9569A" w:rsidR="00367AC7" w:rsidRPr="007021CA" w:rsidRDefault="00367AC7" w:rsidP="006D594D">
      <w:pPr>
        <w:spacing w:line="360" w:lineRule="auto"/>
        <w:ind w:left="1440" w:firstLine="720"/>
        <w:jc w:val="left"/>
        <w:rPr>
          <w:rFonts w:cs="Times New Roman"/>
          <w:szCs w:val="24"/>
        </w:rPr>
      </w:pPr>
      <w:r w:rsidRPr="007021CA">
        <w:rPr>
          <w:rFonts w:cs="Times New Roman"/>
          <w:b/>
          <w:sz w:val="28"/>
          <w:szCs w:val="28"/>
        </w:rPr>
        <w:t>Supervisor:</w:t>
      </w:r>
      <w:r w:rsidRPr="007021CA">
        <w:rPr>
          <w:rFonts w:cs="Times New Roman"/>
          <w:szCs w:val="24"/>
        </w:rPr>
        <w:t xml:space="preserve"> </w:t>
      </w:r>
      <w:r w:rsidRPr="007021CA">
        <w:rPr>
          <w:rFonts w:cs="Times New Roman"/>
          <w:szCs w:val="24"/>
        </w:rPr>
        <w:tab/>
      </w:r>
      <w:r w:rsidR="00E74943">
        <w:rPr>
          <w:rFonts w:cs="Times New Roman"/>
          <w:szCs w:val="24"/>
        </w:rPr>
        <w:t xml:space="preserve">Prof. Seth </w:t>
      </w:r>
      <w:r w:rsidR="001552D3">
        <w:rPr>
          <w:rFonts w:cs="Times New Roman"/>
          <w:szCs w:val="24"/>
        </w:rPr>
        <w:t>Dworkin</w:t>
      </w:r>
    </w:p>
    <w:p w14:paraId="3C9CE89C" w14:textId="6AF4DAD4" w:rsidR="00367AC7" w:rsidRDefault="00367AC7" w:rsidP="006D594D">
      <w:pPr>
        <w:pStyle w:val="NoSpacing"/>
        <w:spacing w:line="360" w:lineRule="auto"/>
        <w:rPr>
          <w:lang w:val="en-CA"/>
        </w:rPr>
      </w:pPr>
    </w:p>
    <w:p w14:paraId="4E7BD653" w14:textId="77777777" w:rsidR="004C2A79" w:rsidRPr="007021CA" w:rsidRDefault="004C2A79" w:rsidP="006D594D">
      <w:pPr>
        <w:pStyle w:val="NoSpacing"/>
        <w:spacing w:line="360" w:lineRule="auto"/>
        <w:rPr>
          <w:lang w:val="en-CA"/>
        </w:rPr>
      </w:pPr>
    </w:p>
    <w:p w14:paraId="6A948189" w14:textId="7FDA09C9" w:rsidR="00367AC7" w:rsidRDefault="00367AC7" w:rsidP="006D594D">
      <w:pPr>
        <w:pStyle w:val="NoSpacing"/>
        <w:spacing w:line="360" w:lineRule="auto"/>
        <w:rPr>
          <w:lang w:val="en-CA"/>
        </w:rPr>
      </w:pPr>
    </w:p>
    <w:p w14:paraId="6AB669D7" w14:textId="730746D4" w:rsidR="004C2A79" w:rsidRDefault="004C2A79" w:rsidP="006D594D">
      <w:pPr>
        <w:pStyle w:val="NoSpacing"/>
        <w:spacing w:line="360" w:lineRule="auto"/>
        <w:rPr>
          <w:lang w:val="en-CA"/>
        </w:rPr>
      </w:pPr>
    </w:p>
    <w:p w14:paraId="7935182A" w14:textId="04ED0BDB" w:rsidR="004C2A79" w:rsidRDefault="004C2A79" w:rsidP="006D594D">
      <w:pPr>
        <w:pStyle w:val="NoSpacing"/>
        <w:spacing w:line="360" w:lineRule="auto"/>
        <w:rPr>
          <w:lang w:val="en-CA"/>
        </w:rPr>
      </w:pPr>
    </w:p>
    <w:p w14:paraId="14EC8922" w14:textId="51559625" w:rsidR="004C2A79" w:rsidRDefault="004C2A79" w:rsidP="006D594D">
      <w:pPr>
        <w:pStyle w:val="NoSpacing"/>
        <w:spacing w:line="360" w:lineRule="auto"/>
        <w:rPr>
          <w:lang w:val="en-CA"/>
        </w:rPr>
      </w:pPr>
    </w:p>
    <w:p w14:paraId="5B6DFD81" w14:textId="77777777" w:rsidR="004C2A79" w:rsidRPr="007021CA" w:rsidRDefault="004C2A79" w:rsidP="006D594D">
      <w:pPr>
        <w:pStyle w:val="NoSpacing"/>
        <w:spacing w:line="360" w:lineRule="auto"/>
        <w:rPr>
          <w:lang w:val="en-CA"/>
        </w:rPr>
      </w:pPr>
    </w:p>
    <w:p w14:paraId="09B0C4B0" w14:textId="77777777" w:rsidR="00983BB3" w:rsidRPr="007021CA" w:rsidRDefault="00983BB3" w:rsidP="006D594D">
      <w:pPr>
        <w:pStyle w:val="Default"/>
        <w:spacing w:line="360" w:lineRule="auto"/>
      </w:pPr>
    </w:p>
    <w:p w14:paraId="5D764E01" w14:textId="5EC6B037" w:rsidR="00983BB3" w:rsidRPr="007021CA" w:rsidRDefault="00983BB3" w:rsidP="006D594D">
      <w:pPr>
        <w:pStyle w:val="Default"/>
        <w:spacing w:line="360" w:lineRule="auto"/>
        <w:jc w:val="center"/>
        <w:rPr>
          <w:sz w:val="28"/>
          <w:szCs w:val="28"/>
        </w:rPr>
      </w:pPr>
      <w:r w:rsidRPr="007021CA">
        <w:rPr>
          <w:sz w:val="28"/>
          <w:szCs w:val="28"/>
        </w:rPr>
        <w:t>Toronto, Ontario, Canada, 20</w:t>
      </w:r>
      <w:r w:rsidR="00623303" w:rsidRPr="007021CA">
        <w:rPr>
          <w:sz w:val="28"/>
          <w:szCs w:val="28"/>
        </w:rPr>
        <w:t>20</w:t>
      </w:r>
    </w:p>
    <w:p w14:paraId="1EA8BECB" w14:textId="4A67F8D4" w:rsidR="00367AC7" w:rsidRPr="007021CA" w:rsidRDefault="00983BB3" w:rsidP="006D594D">
      <w:pPr>
        <w:pStyle w:val="NoSpacing"/>
        <w:spacing w:line="360" w:lineRule="auto"/>
        <w:jc w:val="center"/>
        <w:rPr>
          <w:lang w:val="en-CA"/>
        </w:rPr>
      </w:pPr>
      <w:r w:rsidRPr="007021CA">
        <w:rPr>
          <w:sz w:val="28"/>
          <w:szCs w:val="28"/>
        </w:rPr>
        <w:t xml:space="preserve">© </w:t>
      </w:r>
      <w:r w:rsidR="00623303" w:rsidRPr="007021CA">
        <w:rPr>
          <w:sz w:val="28"/>
          <w:szCs w:val="28"/>
        </w:rPr>
        <w:t>Behrooz Jadidi</w:t>
      </w:r>
      <w:r w:rsidRPr="007021CA">
        <w:rPr>
          <w:sz w:val="28"/>
          <w:szCs w:val="28"/>
        </w:rPr>
        <w:t xml:space="preserve"> 20</w:t>
      </w:r>
      <w:r w:rsidR="00623303" w:rsidRPr="007021CA">
        <w:rPr>
          <w:sz w:val="28"/>
          <w:szCs w:val="28"/>
        </w:rPr>
        <w:t>2</w:t>
      </w:r>
      <w:r w:rsidR="002C21FA" w:rsidRPr="007021CA">
        <w:rPr>
          <w:sz w:val="28"/>
          <w:szCs w:val="28"/>
        </w:rPr>
        <w:t>0</w:t>
      </w:r>
    </w:p>
    <w:p w14:paraId="6A7800C6" w14:textId="3FEC6F31" w:rsidR="00C15ADF" w:rsidRDefault="00C15ADF" w:rsidP="006D594D">
      <w:pPr>
        <w:pStyle w:val="NoSpacing"/>
        <w:spacing w:line="360" w:lineRule="auto"/>
        <w:rPr>
          <w:lang w:val="en-CA"/>
        </w:rPr>
      </w:pPr>
      <w:r>
        <w:rPr>
          <w:lang w:val="en-CA"/>
        </w:rPr>
        <w:br w:type="page"/>
      </w:r>
    </w:p>
    <w:p w14:paraId="6C72738E" w14:textId="77777777" w:rsidR="00C15ADF" w:rsidRPr="007021CA" w:rsidRDefault="00C15ADF" w:rsidP="006D594D">
      <w:pPr>
        <w:pStyle w:val="NoSpacing"/>
        <w:spacing w:line="360" w:lineRule="auto"/>
        <w:rPr>
          <w:lang w:val="en-CA"/>
        </w:rPr>
        <w:sectPr w:rsidR="00C15ADF" w:rsidRPr="007021CA" w:rsidSect="00214742">
          <w:headerReference w:type="default" r:id="rId8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</w:p>
    <w:p w14:paraId="789ABC97" w14:textId="5B6D8911" w:rsidR="00D135AF" w:rsidRDefault="00093769" w:rsidP="006D594D">
      <w:pPr>
        <w:spacing w:line="360" w:lineRule="auto"/>
        <w:rPr>
          <w:rFonts w:cstheme="majorBidi"/>
          <w:b/>
          <w:bCs/>
          <w:sz w:val="32"/>
          <w:szCs w:val="32"/>
          <w:lang w:val="en-CA"/>
        </w:rPr>
      </w:pPr>
      <w:r w:rsidRPr="00093769">
        <w:rPr>
          <w:rFonts w:cstheme="majorBidi"/>
          <w:b/>
          <w:bCs/>
          <w:sz w:val="32"/>
          <w:szCs w:val="32"/>
          <w:lang w:val="en-CA"/>
        </w:rPr>
        <w:lastRenderedPageBreak/>
        <w:t>Problem_Set_</w:t>
      </w:r>
      <w:r w:rsidR="00C24D8E">
        <w:rPr>
          <w:rFonts w:cstheme="majorBidi"/>
          <w:b/>
          <w:bCs/>
          <w:sz w:val="32"/>
          <w:szCs w:val="32"/>
          <w:lang w:val="en-CA"/>
        </w:rPr>
        <w:t>5</w:t>
      </w:r>
      <w:r w:rsidR="009806EE">
        <w:rPr>
          <w:rFonts w:cstheme="majorBidi"/>
          <w:b/>
          <w:bCs/>
          <w:sz w:val="32"/>
          <w:szCs w:val="32"/>
          <w:lang w:val="en-CA"/>
        </w:rPr>
        <w:t xml:space="preserve"> Questions</w:t>
      </w:r>
    </w:p>
    <w:p w14:paraId="37AA5DC9" w14:textId="77777777" w:rsidR="009806EE" w:rsidRDefault="009806EE" w:rsidP="006D594D">
      <w:pPr>
        <w:spacing w:line="360" w:lineRule="auto"/>
        <w:rPr>
          <w:rFonts w:cstheme="majorBidi"/>
          <w:b/>
          <w:bCs/>
          <w:sz w:val="32"/>
          <w:szCs w:val="32"/>
          <w:lang w:val="en-CA"/>
        </w:rPr>
      </w:pPr>
    </w:p>
    <w:p w14:paraId="5AAADD1B" w14:textId="77777777" w:rsidR="009806EE" w:rsidRDefault="009806EE" w:rsidP="006D594D">
      <w:pPr>
        <w:spacing w:line="360" w:lineRule="auto"/>
        <w:rPr>
          <w:rFonts w:cstheme="majorBidi"/>
          <w:b/>
          <w:bCs/>
          <w:sz w:val="32"/>
          <w:szCs w:val="32"/>
          <w:lang w:val="en-CA"/>
        </w:rPr>
      </w:pPr>
    </w:p>
    <w:p w14:paraId="6DC45473" w14:textId="25891FF2" w:rsidR="002978FB" w:rsidRDefault="00BD55AA" w:rsidP="00F47365">
      <w:pPr>
        <w:pStyle w:val="ListParagraph"/>
        <w:numPr>
          <w:ilvl w:val="0"/>
          <w:numId w:val="38"/>
        </w:numPr>
        <w:spacing w:line="360" w:lineRule="auto"/>
        <w:rPr>
          <w:rFonts w:ascii="TimesNewRomanPSMT" w:hAnsi="TimesNewRomanPSMT" w:cs="TimesNewRomanPSMT"/>
          <w:szCs w:val="24"/>
          <w:lang w:val="en-CA"/>
        </w:rPr>
      </w:pPr>
      <w:r w:rsidRPr="00BD55AA">
        <w:rPr>
          <w:rFonts w:ascii="TimesNewRomanPSMT" w:hAnsi="TimesNewRomanPSMT"/>
          <w:color w:val="000000"/>
          <w:szCs w:val="24"/>
        </w:rPr>
        <w:t xml:space="preserve">laminar gaseous flow through a cylindrical pipe of length, </w:t>
      </w:r>
      <w:r w:rsidRPr="00BD55AA">
        <w:rPr>
          <w:rFonts w:ascii="TimesNewRomanPS-ItalicMT" w:hAnsi="TimesNewRomanPS-ItalicMT"/>
          <w:i/>
          <w:iCs/>
          <w:color w:val="000000"/>
          <w:szCs w:val="24"/>
        </w:rPr>
        <w:t xml:space="preserve">L </w:t>
      </w:r>
      <w:r w:rsidRPr="00BD55AA">
        <w:rPr>
          <w:rFonts w:ascii="TimesNewRomanPSMT" w:hAnsi="TimesNewRomanPSMT"/>
          <w:color w:val="000000"/>
          <w:szCs w:val="24"/>
        </w:rPr>
        <w:t xml:space="preserve">and radius </w:t>
      </w:r>
      <w:r w:rsidRPr="00BD55AA">
        <w:rPr>
          <w:rFonts w:ascii="TimesNewRomanPS-ItalicMT" w:hAnsi="TimesNewRomanPS-ItalicMT"/>
          <w:i/>
          <w:iCs/>
          <w:color w:val="000000"/>
          <w:szCs w:val="24"/>
        </w:rPr>
        <w:t xml:space="preserve">R </w:t>
      </w:r>
      <w:r w:rsidRPr="00BD55AA">
        <w:rPr>
          <w:rFonts w:ascii="TimesNewRomanPSMT" w:hAnsi="TimesNewRomanPSMT"/>
          <w:color w:val="000000"/>
          <w:szCs w:val="24"/>
        </w:rPr>
        <w:t>with a centerline axial</w:t>
      </w:r>
      <w:r>
        <w:rPr>
          <w:rFonts w:ascii="TimesNewRomanPSMT" w:hAnsi="TimesNewRomanPSMT"/>
          <w:color w:val="000000"/>
          <w:szCs w:val="24"/>
        </w:rPr>
        <w:t xml:space="preserve"> </w:t>
      </w:r>
      <w:r w:rsidRPr="00BD55AA">
        <w:rPr>
          <w:rFonts w:ascii="TimesNewRomanPSMT" w:hAnsi="TimesNewRomanPSMT"/>
          <w:color w:val="000000"/>
          <w:szCs w:val="24"/>
        </w:rPr>
        <w:t xml:space="preserve">velocity of </w:t>
      </w:r>
      <w:r w:rsidRPr="00BD55AA">
        <w:rPr>
          <w:rFonts w:ascii="TimesNewRomanPS-ItalicMT" w:hAnsi="TimesNewRomanPS-ItalicMT"/>
          <w:i/>
          <w:iCs/>
          <w:color w:val="000000"/>
          <w:szCs w:val="24"/>
        </w:rPr>
        <w:t>CLVZ</w:t>
      </w:r>
      <w:r w:rsidRPr="00BD55AA">
        <w:rPr>
          <w:rFonts w:ascii="TimesNewRomanPSMT" w:hAnsi="TimesNewRomanPSMT"/>
          <w:color w:val="000000"/>
          <w:szCs w:val="24"/>
        </w:rPr>
        <w:t>.</w:t>
      </w:r>
    </w:p>
    <w:p w14:paraId="6C5080C3" w14:textId="77777777" w:rsidR="00FE3031" w:rsidRDefault="00FE3031" w:rsidP="00BD55AA">
      <w:pPr>
        <w:spacing w:line="360" w:lineRule="auto"/>
        <w:rPr>
          <w:rFonts w:ascii="TimesNewRomanPSMT" w:hAnsi="TimesNewRomanPSMT" w:cs="TimesNewRomanPSMT"/>
          <w:szCs w:val="24"/>
          <w:lang w:val="en-CA"/>
        </w:rPr>
      </w:pPr>
    </w:p>
    <w:p w14:paraId="7115FD2A" w14:textId="48E70098" w:rsidR="00BD55AA" w:rsidRPr="00BD55AA" w:rsidRDefault="00B10072" w:rsidP="00B10072">
      <w:pPr>
        <w:spacing w:line="360" w:lineRule="auto"/>
        <w:jc w:val="center"/>
        <w:rPr>
          <w:rFonts w:ascii="TimesNewRomanPSMT" w:hAnsi="TimesNewRomanPSMT" w:cs="TimesNewRomanPSMT"/>
          <w:szCs w:val="24"/>
          <w:lang w:val="en-CA"/>
        </w:rPr>
        <w:sectPr w:rsidR="00BD55AA" w:rsidRPr="00BD55AA" w:rsidSect="006A1AD4">
          <w:headerReference w:type="default" r:id="rId9"/>
          <w:type w:val="continuous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  <w:r>
        <w:rPr>
          <w:rFonts w:ascii="TimesNewRomanPSMT" w:hAnsi="TimesNewRomanPSMT" w:cs="TimesNewRomanPSMT"/>
          <w:noProof/>
          <w:szCs w:val="24"/>
        </w:rPr>
        <w:drawing>
          <wp:inline distT="0" distB="0" distL="0" distR="0" wp14:anchorId="610EA840" wp14:editId="59D9E25D">
            <wp:extent cx="5943600" cy="3352800"/>
            <wp:effectExtent l="0" t="0" r="0" b="0"/>
            <wp:docPr id="3" name="Picture 3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Capture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52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6338B4" w14:textId="494EDA35" w:rsidR="00A871E8" w:rsidRPr="00F47365" w:rsidRDefault="00A871E8" w:rsidP="00F47365">
      <w:pPr>
        <w:pStyle w:val="ListParagraph"/>
        <w:numPr>
          <w:ilvl w:val="0"/>
          <w:numId w:val="38"/>
        </w:numPr>
        <w:spacing w:line="360" w:lineRule="auto"/>
        <w:rPr>
          <w:rFonts w:cstheme="majorBidi"/>
          <w:b/>
          <w:bCs/>
          <w:sz w:val="32"/>
          <w:szCs w:val="32"/>
          <w:lang w:val="en-CA"/>
        </w:rPr>
      </w:pPr>
      <w:r w:rsidRPr="00F47365">
        <w:rPr>
          <w:rFonts w:ascii="Times New Roman" w:hAnsi="Times New Roman" w:cs="Times New Roman"/>
          <w:szCs w:val="24"/>
        </w:rPr>
        <w:lastRenderedPageBreak/>
        <w:br w:type="page"/>
      </w:r>
    </w:p>
    <w:sdt>
      <w:sdtPr>
        <w:rPr>
          <w:rFonts w:eastAsiaTheme="minorHAnsi" w:cstheme="minorBidi"/>
          <w:b w:val="0"/>
          <w:color w:val="auto"/>
          <w:sz w:val="24"/>
          <w:szCs w:val="22"/>
          <w14:numForm w14:val="default"/>
          <w14:numSpacing w14:val="default"/>
        </w:rPr>
        <w:id w:val="-1583902483"/>
        <w:docPartObj>
          <w:docPartGallery w:val="Table of Contents"/>
          <w:docPartUnique/>
        </w:docPartObj>
      </w:sdtPr>
      <w:sdtEndPr>
        <w:rPr>
          <w:bCs/>
          <w:noProof/>
        </w:rPr>
      </w:sdtEndPr>
      <w:sdtContent>
        <w:p w14:paraId="7111CC05" w14:textId="245C0A1F" w:rsidR="00983BB3" w:rsidRPr="007021CA" w:rsidRDefault="003938C1" w:rsidP="006D594D">
          <w:pPr>
            <w:pStyle w:val="TOCHeading"/>
            <w:numPr>
              <w:ilvl w:val="0"/>
              <w:numId w:val="0"/>
            </w:numPr>
            <w:spacing w:line="360" w:lineRule="auto"/>
          </w:pPr>
          <w:r w:rsidRPr="007021CA">
            <w:t xml:space="preserve">List of </w:t>
          </w:r>
          <w:r w:rsidR="00983BB3" w:rsidRPr="007021CA">
            <w:t>Contents</w:t>
          </w:r>
        </w:p>
        <w:p w14:paraId="61B74122" w14:textId="49F07E6C" w:rsidR="00064527" w:rsidRDefault="00983BB3">
          <w:pPr>
            <w:pStyle w:val="TOC1"/>
            <w:tabs>
              <w:tab w:val="left" w:pos="440"/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</w:rPr>
          </w:pPr>
          <w:r w:rsidRPr="007021CA">
            <w:fldChar w:fldCharType="begin"/>
          </w:r>
          <w:r w:rsidRPr="007021CA">
            <w:instrText xml:space="preserve"> TOC \o "1-3" \h \z \u </w:instrText>
          </w:r>
          <w:r w:rsidRPr="007021CA">
            <w:fldChar w:fldCharType="separate"/>
          </w:r>
          <w:hyperlink w:anchor="_Toc46403149" w:history="1">
            <w:r w:rsidR="00064527" w:rsidRPr="0052604D">
              <w:rPr>
                <w:rStyle w:val="Hyperlink"/>
                <w:noProof/>
              </w:rPr>
              <w:t>1</w:t>
            </w:r>
            <w:r w:rsidR="00064527">
              <w:rPr>
                <w:rFonts w:asciiTheme="minorHAnsi" w:hAnsiTheme="minorHAnsi" w:cstheme="minorBidi"/>
                <w:noProof/>
                <w:sz w:val="22"/>
              </w:rPr>
              <w:tab/>
            </w:r>
            <w:r w:rsidR="00064527" w:rsidRPr="0052604D">
              <w:rPr>
                <w:rStyle w:val="Hyperlink"/>
                <w:noProof/>
              </w:rPr>
              <w:t>Question_1</w:t>
            </w:r>
            <w:r w:rsidR="00064527">
              <w:rPr>
                <w:noProof/>
                <w:webHidden/>
              </w:rPr>
              <w:tab/>
            </w:r>
            <w:r w:rsidR="00064527">
              <w:rPr>
                <w:noProof/>
                <w:webHidden/>
              </w:rPr>
              <w:fldChar w:fldCharType="begin"/>
            </w:r>
            <w:r w:rsidR="00064527">
              <w:rPr>
                <w:noProof/>
                <w:webHidden/>
              </w:rPr>
              <w:instrText xml:space="preserve"> PAGEREF _Toc46403149 \h </w:instrText>
            </w:r>
            <w:r w:rsidR="00064527">
              <w:rPr>
                <w:noProof/>
                <w:webHidden/>
              </w:rPr>
            </w:r>
            <w:r w:rsidR="00064527">
              <w:rPr>
                <w:noProof/>
                <w:webHidden/>
              </w:rPr>
              <w:fldChar w:fldCharType="separate"/>
            </w:r>
            <w:r w:rsidR="00064527">
              <w:rPr>
                <w:noProof/>
                <w:webHidden/>
              </w:rPr>
              <w:t>1</w:t>
            </w:r>
            <w:r w:rsidR="00064527">
              <w:rPr>
                <w:noProof/>
                <w:webHidden/>
              </w:rPr>
              <w:fldChar w:fldCharType="end"/>
            </w:r>
          </w:hyperlink>
        </w:p>
        <w:p w14:paraId="4E4AAD29" w14:textId="58A205C7" w:rsidR="00064527" w:rsidRDefault="00064527">
          <w:pPr>
            <w:pStyle w:val="TOC2"/>
            <w:tabs>
              <w:tab w:val="left" w:pos="880"/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</w:rPr>
          </w:pPr>
          <w:hyperlink w:anchor="_Toc46403150" w:history="1">
            <w:r w:rsidRPr="0052604D">
              <w:rPr>
                <w:rStyle w:val="Hyperlink"/>
                <w:noProof/>
              </w:rPr>
              <w:t>1.1</w:t>
            </w:r>
            <w:r>
              <w:rPr>
                <w:rFonts w:asciiTheme="minorHAnsi" w:hAnsiTheme="minorHAnsi" w:cstheme="minorBidi"/>
                <w:noProof/>
                <w:sz w:val="22"/>
              </w:rPr>
              <w:tab/>
            </w:r>
            <w:r w:rsidRPr="0052604D">
              <w:rPr>
                <w:rStyle w:val="Hyperlink"/>
                <w:noProof/>
              </w:rPr>
              <w:t>Part a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4031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E1E8BF" w14:textId="0086024C" w:rsidR="00064527" w:rsidRDefault="00064527">
          <w:pPr>
            <w:pStyle w:val="TOC3"/>
            <w:tabs>
              <w:tab w:val="left" w:pos="1320"/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</w:rPr>
          </w:pPr>
          <w:hyperlink w:anchor="_Toc46403151" w:history="1">
            <w:r w:rsidRPr="0052604D">
              <w:rPr>
                <w:rStyle w:val="Hyperlink"/>
                <w:noProof/>
              </w:rPr>
              <w:t>1.1.1</w:t>
            </w:r>
            <w:r>
              <w:rPr>
                <w:rFonts w:asciiTheme="minorHAnsi" w:hAnsiTheme="minorHAnsi" w:cstheme="minorBidi"/>
                <w:noProof/>
                <w:sz w:val="22"/>
              </w:rPr>
              <w:tab/>
            </w:r>
            <w:r w:rsidRPr="0052604D">
              <w:rPr>
                <w:rStyle w:val="Hyperlink"/>
                <w:noProof/>
              </w:rPr>
              <w:t>Vorticit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4031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AA9B9C" w14:textId="0943EEF3" w:rsidR="00064527" w:rsidRDefault="00064527">
          <w:pPr>
            <w:pStyle w:val="TOC1"/>
            <w:tabs>
              <w:tab w:val="left" w:pos="440"/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</w:rPr>
          </w:pPr>
          <w:hyperlink w:anchor="_Toc46403152" w:history="1">
            <w:r w:rsidRPr="0052604D">
              <w:rPr>
                <w:rStyle w:val="Hyperlink"/>
                <w:rFonts w:eastAsia="Calibri"/>
                <w:noProof/>
              </w:rPr>
              <w:t>2</w:t>
            </w:r>
            <w:r>
              <w:rPr>
                <w:rFonts w:asciiTheme="minorHAnsi" w:hAnsiTheme="minorHAnsi" w:cstheme="minorBidi"/>
                <w:noProof/>
                <w:sz w:val="22"/>
              </w:rPr>
              <w:tab/>
            </w:r>
            <w:r w:rsidRPr="0052604D">
              <w:rPr>
                <w:rStyle w:val="Hyperlink"/>
                <w:rFonts w:eastAsia="Calibri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4031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B5463F" w14:textId="7A3BC310" w:rsidR="00983BB3" w:rsidRPr="007021CA" w:rsidRDefault="00983BB3" w:rsidP="006D594D">
          <w:pPr>
            <w:spacing w:line="360" w:lineRule="auto"/>
          </w:pPr>
          <w:r w:rsidRPr="007021CA">
            <w:rPr>
              <w:b/>
              <w:bCs/>
              <w:noProof/>
            </w:rPr>
            <w:fldChar w:fldCharType="end"/>
          </w:r>
        </w:p>
      </w:sdtContent>
    </w:sdt>
    <w:p w14:paraId="6FA20DA2" w14:textId="77777777" w:rsidR="002939DC" w:rsidRPr="007021CA" w:rsidRDefault="003C4EC0" w:rsidP="006D594D">
      <w:pPr>
        <w:spacing w:line="360" w:lineRule="auto"/>
        <w:sectPr w:rsidR="002939DC" w:rsidRPr="007021CA" w:rsidSect="006A1AD4">
          <w:headerReference w:type="default" r:id="rId11"/>
          <w:type w:val="continuous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  <w:r w:rsidRPr="007021CA">
        <w:br w:type="page"/>
      </w:r>
    </w:p>
    <w:p w14:paraId="4A5D371E" w14:textId="3FA49A43" w:rsidR="00983BB3" w:rsidRPr="007021CA" w:rsidRDefault="009A4657" w:rsidP="006D594D">
      <w:pPr>
        <w:spacing w:line="360" w:lineRule="auto"/>
        <w:rPr>
          <w:b/>
          <w:bCs/>
          <w:sz w:val="32"/>
          <w:szCs w:val="28"/>
        </w:rPr>
      </w:pPr>
      <w:r w:rsidRPr="007021CA">
        <w:rPr>
          <w:b/>
          <w:bCs/>
          <w:sz w:val="32"/>
          <w:szCs w:val="28"/>
        </w:rPr>
        <w:lastRenderedPageBreak/>
        <w:t>List of Figures</w:t>
      </w:r>
    </w:p>
    <w:p w14:paraId="2B30C3E7" w14:textId="13AF52AF" w:rsidR="00064527" w:rsidRDefault="00FA3B37">
      <w:pPr>
        <w:pStyle w:val="TableofFigures"/>
        <w:tabs>
          <w:tab w:val="right" w:leader="dot" w:pos="9350"/>
        </w:tabs>
        <w:rPr>
          <w:rFonts w:asciiTheme="minorHAnsi" w:eastAsiaTheme="minorEastAsia" w:hAnsiTheme="minorHAnsi"/>
          <w:noProof/>
          <w:sz w:val="22"/>
        </w:rPr>
      </w:pPr>
      <w:r>
        <w:fldChar w:fldCharType="begin"/>
      </w:r>
      <w:r>
        <w:instrText xml:space="preserve"> TOC \h \z \c "Figure" </w:instrText>
      </w:r>
      <w:r>
        <w:fldChar w:fldCharType="separate"/>
      </w:r>
      <w:hyperlink w:anchor="_Toc46403153" w:history="1">
        <w:r w:rsidR="00064527" w:rsidRPr="00730A56">
          <w:rPr>
            <w:rStyle w:val="Hyperlink"/>
            <w:noProof/>
          </w:rPr>
          <w:t xml:space="preserve">Figure </w:t>
        </w:r>
        <w:r w:rsidR="00064527" w:rsidRPr="00730A56">
          <w:rPr>
            <w:rStyle w:val="Hyperlink"/>
            <w:noProof/>
            <w:cs/>
          </w:rPr>
          <w:t>‎</w:t>
        </w:r>
        <w:r w:rsidR="00064527" w:rsidRPr="00730A56">
          <w:rPr>
            <w:rStyle w:val="Hyperlink"/>
            <w:noProof/>
          </w:rPr>
          <w:t>1.1</w:t>
        </w:r>
        <w:r w:rsidR="00064527" w:rsidRPr="00730A56">
          <w:rPr>
            <w:rStyle w:val="Hyperlink"/>
            <w:noProof/>
            <w:lang w:val="en-CA"/>
          </w:rPr>
          <w:t>- Shchematic of 2D geometry</w:t>
        </w:r>
        <w:r w:rsidR="00064527">
          <w:rPr>
            <w:noProof/>
            <w:webHidden/>
          </w:rPr>
          <w:tab/>
        </w:r>
        <w:r w:rsidR="00064527">
          <w:rPr>
            <w:noProof/>
            <w:webHidden/>
          </w:rPr>
          <w:fldChar w:fldCharType="begin"/>
        </w:r>
        <w:r w:rsidR="00064527">
          <w:rPr>
            <w:noProof/>
            <w:webHidden/>
          </w:rPr>
          <w:instrText xml:space="preserve"> PAGEREF _Toc46403153 \h </w:instrText>
        </w:r>
        <w:r w:rsidR="00064527">
          <w:rPr>
            <w:noProof/>
            <w:webHidden/>
          </w:rPr>
        </w:r>
        <w:r w:rsidR="00064527">
          <w:rPr>
            <w:noProof/>
            <w:webHidden/>
          </w:rPr>
          <w:fldChar w:fldCharType="separate"/>
        </w:r>
        <w:r w:rsidR="00064527">
          <w:rPr>
            <w:noProof/>
            <w:webHidden/>
          </w:rPr>
          <w:t>1</w:t>
        </w:r>
        <w:r w:rsidR="00064527">
          <w:rPr>
            <w:noProof/>
            <w:webHidden/>
          </w:rPr>
          <w:fldChar w:fldCharType="end"/>
        </w:r>
      </w:hyperlink>
    </w:p>
    <w:p w14:paraId="7F178659" w14:textId="0E7B4C74" w:rsidR="002939DC" w:rsidRPr="007021CA" w:rsidRDefault="00FA3B37" w:rsidP="006D594D">
      <w:pPr>
        <w:spacing w:line="360" w:lineRule="auto"/>
        <w:sectPr w:rsidR="002939DC" w:rsidRPr="007021CA" w:rsidSect="006A1AD4">
          <w:headerReference w:type="default" r:id="rId12"/>
          <w:type w:val="continuous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  <w:r>
        <w:rPr>
          <w:b/>
          <w:bCs/>
          <w:noProof/>
        </w:rPr>
        <w:fldChar w:fldCharType="end"/>
      </w:r>
      <w:r w:rsidR="003E658B" w:rsidRPr="007021CA">
        <w:br w:type="page"/>
      </w:r>
    </w:p>
    <w:p w14:paraId="6FE481D8" w14:textId="1EC6B9B5" w:rsidR="00CE2039" w:rsidRDefault="00093769" w:rsidP="006D594D">
      <w:pPr>
        <w:pStyle w:val="Heading1"/>
        <w:spacing w:line="360" w:lineRule="auto"/>
      </w:pPr>
      <w:bookmarkStart w:id="1" w:name="_Toc46403149"/>
      <w:bookmarkEnd w:id="0"/>
      <w:r>
        <w:lastRenderedPageBreak/>
        <w:t>Question_1</w:t>
      </w:r>
      <w:bookmarkEnd w:id="1"/>
    </w:p>
    <w:p w14:paraId="48CF053B" w14:textId="49089647" w:rsidR="000B69AF" w:rsidRDefault="000B69AF" w:rsidP="000B69AF"/>
    <w:p w14:paraId="697A0692" w14:textId="1B490B0F" w:rsidR="000B69AF" w:rsidRDefault="00310E23" w:rsidP="00310E23">
      <w:pPr>
        <w:pStyle w:val="Heading2"/>
      </w:pPr>
      <w:bookmarkStart w:id="2" w:name="_Toc46403150"/>
      <w:r>
        <w:t>Part a)</w:t>
      </w:r>
      <w:bookmarkEnd w:id="2"/>
    </w:p>
    <w:p w14:paraId="5B1128FF" w14:textId="55BAEFEB" w:rsidR="000F1AFC" w:rsidRDefault="000F1AFC" w:rsidP="000F1AFC">
      <w:pPr>
        <w:rPr>
          <w:rFonts w:ascii="TimesNewRomanPSMT" w:hAnsi="TimesNewRomanPSMT"/>
          <w:color w:val="000000"/>
          <w:szCs w:val="24"/>
        </w:rPr>
      </w:pPr>
      <w:r>
        <w:rPr>
          <w:rFonts w:ascii="TimesNewRomanPSMT" w:hAnsi="TimesNewRomanPSMT"/>
          <w:color w:val="000000"/>
          <w:szCs w:val="24"/>
        </w:rPr>
        <w:t xml:space="preserve">Since the flow is axisymmetric, the </w:t>
      </w:r>
      <w:r w:rsidR="00692F78">
        <w:rPr>
          <w:rFonts w:ascii="TimesNewRomanPSMT" w:hAnsi="TimesNewRomanPSMT"/>
          <w:color w:val="000000"/>
          <w:szCs w:val="24"/>
        </w:rPr>
        <w:t xml:space="preserve">problem can be solved as a 2D flow in r and z. </w:t>
      </w:r>
      <w:r w:rsidR="005E133F">
        <w:rPr>
          <w:rFonts w:ascii="TimesNewRomanPSMT" w:hAnsi="TimesNewRomanPSMT"/>
          <w:color w:val="000000"/>
          <w:szCs w:val="24"/>
        </w:rPr>
        <w:fldChar w:fldCharType="begin"/>
      </w:r>
      <w:r w:rsidR="005E133F">
        <w:rPr>
          <w:rFonts w:ascii="TimesNewRomanPSMT" w:hAnsi="TimesNewRomanPSMT"/>
          <w:color w:val="000000"/>
          <w:szCs w:val="24"/>
        </w:rPr>
        <w:instrText xml:space="preserve"> REF _Ref46358785 \h </w:instrText>
      </w:r>
      <w:r w:rsidR="005E133F">
        <w:rPr>
          <w:rFonts w:ascii="TimesNewRomanPSMT" w:hAnsi="TimesNewRomanPSMT"/>
          <w:color w:val="000000"/>
          <w:szCs w:val="24"/>
        </w:rPr>
      </w:r>
      <w:r w:rsidR="005E133F">
        <w:rPr>
          <w:rFonts w:ascii="TimesNewRomanPSMT" w:hAnsi="TimesNewRomanPSMT"/>
          <w:color w:val="000000"/>
          <w:szCs w:val="24"/>
        </w:rPr>
        <w:fldChar w:fldCharType="separate"/>
      </w:r>
      <w:r w:rsidR="00064527">
        <w:t xml:space="preserve">Figure </w:t>
      </w:r>
      <w:r w:rsidR="00064527">
        <w:rPr>
          <w:noProof/>
          <w:cs/>
        </w:rPr>
        <w:t>‎</w:t>
      </w:r>
      <w:r w:rsidR="00064527">
        <w:rPr>
          <w:noProof/>
        </w:rPr>
        <w:t>1</w:t>
      </w:r>
      <w:r w:rsidR="00064527">
        <w:t>.</w:t>
      </w:r>
      <w:r w:rsidR="00064527">
        <w:rPr>
          <w:noProof/>
        </w:rPr>
        <w:t>1</w:t>
      </w:r>
      <w:r w:rsidR="005E133F">
        <w:rPr>
          <w:rFonts w:ascii="TimesNewRomanPSMT" w:hAnsi="TimesNewRomanPSMT"/>
          <w:color w:val="000000"/>
          <w:szCs w:val="24"/>
        </w:rPr>
        <w:fldChar w:fldCharType="end"/>
      </w:r>
      <w:r w:rsidR="005E133F">
        <w:rPr>
          <w:rFonts w:ascii="TimesNewRomanPSMT" w:hAnsi="TimesNewRomanPSMT"/>
          <w:color w:val="000000"/>
          <w:szCs w:val="24"/>
        </w:rPr>
        <w:t xml:space="preserve"> illustrates </w:t>
      </w:r>
      <w:proofErr w:type="spellStart"/>
      <w:r w:rsidR="005E133F">
        <w:rPr>
          <w:rFonts w:ascii="TimesNewRomanPSMT" w:hAnsi="TimesNewRomanPSMT"/>
          <w:color w:val="000000"/>
          <w:szCs w:val="24"/>
        </w:rPr>
        <w:t>shchematic</w:t>
      </w:r>
      <w:proofErr w:type="spellEnd"/>
      <w:r w:rsidR="005E133F">
        <w:rPr>
          <w:rFonts w:ascii="TimesNewRomanPSMT" w:hAnsi="TimesNewRomanPSMT"/>
          <w:color w:val="000000"/>
          <w:szCs w:val="24"/>
        </w:rPr>
        <w:t xml:space="preserve"> of our geometry.</w:t>
      </w:r>
    </w:p>
    <w:p w14:paraId="38465FA5" w14:textId="77777777" w:rsidR="001A466E" w:rsidRDefault="001A466E" w:rsidP="001A466E">
      <w:pPr>
        <w:keepNext/>
        <w:jc w:val="center"/>
      </w:pPr>
      <w:r>
        <w:rPr>
          <w:noProof/>
        </w:rPr>
        <w:drawing>
          <wp:inline distT="0" distB="0" distL="0" distR="0" wp14:anchorId="4BBED304" wp14:editId="72B22707">
            <wp:extent cx="3219450" cy="38481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219450" cy="3848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830B0E" w14:textId="22516697" w:rsidR="00692F78" w:rsidRDefault="001A466E" w:rsidP="001A466E">
      <w:pPr>
        <w:pStyle w:val="Caption"/>
        <w:rPr>
          <w:rFonts w:ascii="TimesNewRomanPSMT" w:hAnsi="TimesNewRomanPSMT"/>
          <w:color w:val="000000"/>
          <w:szCs w:val="24"/>
        </w:rPr>
      </w:pPr>
      <w:bookmarkStart w:id="3" w:name="_Ref46358785"/>
      <w:bookmarkStart w:id="4" w:name="_Toc46403153"/>
      <w:r>
        <w:t xml:space="preserve">Figure </w:t>
      </w:r>
      <w:r w:rsidR="00FA3B37">
        <w:fldChar w:fldCharType="begin"/>
      </w:r>
      <w:r w:rsidR="00FA3B37">
        <w:instrText xml:space="preserve"> STYLEREF 1 \s </w:instrText>
      </w:r>
      <w:r w:rsidR="00FA3B37">
        <w:fldChar w:fldCharType="separate"/>
      </w:r>
      <w:r w:rsidR="00064527">
        <w:rPr>
          <w:noProof/>
          <w:cs/>
        </w:rPr>
        <w:t>‎</w:t>
      </w:r>
      <w:r w:rsidR="00064527">
        <w:rPr>
          <w:noProof/>
        </w:rPr>
        <w:t>1</w:t>
      </w:r>
      <w:r w:rsidR="00FA3B37">
        <w:rPr>
          <w:noProof/>
        </w:rPr>
        <w:fldChar w:fldCharType="end"/>
      </w:r>
      <w:r>
        <w:t>.</w:t>
      </w:r>
      <w:r w:rsidR="00FA3B37">
        <w:fldChar w:fldCharType="begin"/>
      </w:r>
      <w:r w:rsidR="00FA3B37">
        <w:instrText xml:space="preserve"> SEQ Figure \* ARABIC \s 1 </w:instrText>
      </w:r>
      <w:r w:rsidR="00FA3B37">
        <w:fldChar w:fldCharType="separate"/>
      </w:r>
      <w:r w:rsidR="00064527">
        <w:rPr>
          <w:noProof/>
        </w:rPr>
        <w:t>1</w:t>
      </w:r>
      <w:r w:rsidR="00FA3B37">
        <w:rPr>
          <w:noProof/>
        </w:rPr>
        <w:fldChar w:fldCharType="end"/>
      </w:r>
      <w:bookmarkEnd w:id="3"/>
      <w:r>
        <w:rPr>
          <w:lang w:val="en-CA"/>
        </w:rPr>
        <w:t xml:space="preserve">- </w:t>
      </w:r>
      <w:proofErr w:type="spellStart"/>
      <w:r>
        <w:rPr>
          <w:lang w:val="en-CA"/>
        </w:rPr>
        <w:t>Shchematic</w:t>
      </w:r>
      <w:proofErr w:type="spellEnd"/>
      <w:r>
        <w:rPr>
          <w:lang w:val="en-CA"/>
        </w:rPr>
        <w:t xml:space="preserve"> of </w:t>
      </w:r>
      <w:r w:rsidR="005E133F">
        <w:rPr>
          <w:lang w:val="en-CA"/>
        </w:rPr>
        <w:t>2D geometry</w:t>
      </w:r>
      <w:bookmarkEnd w:id="4"/>
    </w:p>
    <w:p w14:paraId="0BB176A8" w14:textId="7A82139C" w:rsidR="00310E23" w:rsidRDefault="00310E23" w:rsidP="00310E23">
      <w:pPr>
        <w:rPr>
          <w:lang w:val="en-CA"/>
        </w:rPr>
      </w:pPr>
    </w:p>
    <w:p w14:paraId="6B3748D9" w14:textId="5C72CCE0" w:rsidR="0001585F" w:rsidRPr="0001585F" w:rsidRDefault="0001585F" w:rsidP="00310E23">
      <w:pPr>
        <w:rPr>
          <w:b/>
          <w:bCs/>
          <w:lang w:val="en-CA"/>
        </w:rPr>
      </w:pPr>
      <w:r w:rsidRPr="0001585F">
        <w:rPr>
          <w:b/>
          <w:bCs/>
          <w:lang w:val="en-CA"/>
        </w:rPr>
        <w:t>Assumptions:</w:t>
      </w:r>
    </w:p>
    <w:p w14:paraId="3B2A91DB" w14:textId="20031616" w:rsidR="0001585F" w:rsidRDefault="00A379A6" w:rsidP="0001585F">
      <w:pPr>
        <w:pStyle w:val="ListParagraph"/>
        <w:numPr>
          <w:ilvl w:val="0"/>
          <w:numId w:val="42"/>
        </w:numPr>
        <w:rPr>
          <w:lang w:val="en-CA"/>
        </w:rPr>
      </w:pPr>
      <w:proofErr w:type="spellStart"/>
      <w:r>
        <w:rPr>
          <w:lang w:val="en-CA"/>
        </w:rPr>
        <w:t>Axisymmetry</w:t>
      </w:r>
      <w:proofErr w:type="spellEnd"/>
      <w:r>
        <w:rPr>
          <w:lang w:val="en-CA"/>
        </w:rPr>
        <w:t xml:space="preserve"> </w:t>
      </w:r>
    </w:p>
    <w:p w14:paraId="3172FF0B" w14:textId="33BBB6FE" w:rsidR="00A379A6" w:rsidRDefault="00A379A6" w:rsidP="0001585F">
      <w:pPr>
        <w:pStyle w:val="ListParagraph"/>
        <w:numPr>
          <w:ilvl w:val="0"/>
          <w:numId w:val="42"/>
        </w:numPr>
        <w:rPr>
          <w:lang w:val="en-CA"/>
        </w:rPr>
      </w:pPr>
      <w:r>
        <w:rPr>
          <w:lang w:val="en-CA"/>
        </w:rPr>
        <w:t>Constant density</w:t>
      </w:r>
    </w:p>
    <w:p w14:paraId="4367F3F5" w14:textId="64717BDE" w:rsidR="00A379A6" w:rsidRDefault="00A379A6" w:rsidP="0001585F">
      <w:pPr>
        <w:pStyle w:val="ListParagraph"/>
        <w:numPr>
          <w:ilvl w:val="0"/>
          <w:numId w:val="42"/>
        </w:numPr>
        <w:rPr>
          <w:lang w:val="en-CA"/>
        </w:rPr>
      </w:pPr>
      <w:r>
        <w:rPr>
          <w:lang w:val="en-CA"/>
        </w:rPr>
        <w:t>Constant viscosity</w:t>
      </w:r>
    </w:p>
    <w:p w14:paraId="70A9DCEC" w14:textId="7CAC69CD" w:rsidR="00E179CF" w:rsidRDefault="00E179CF" w:rsidP="0001585F">
      <w:pPr>
        <w:pStyle w:val="ListParagraph"/>
        <w:numPr>
          <w:ilvl w:val="0"/>
          <w:numId w:val="42"/>
        </w:numPr>
        <w:rPr>
          <w:lang w:val="en-CA"/>
        </w:rPr>
      </w:pPr>
      <w:r>
        <w:rPr>
          <w:lang w:val="en-CA"/>
        </w:rPr>
        <w:t>Fully developed flow at the outflow</w:t>
      </w:r>
    </w:p>
    <w:p w14:paraId="4B25E6A5" w14:textId="77777777" w:rsidR="00BE05B2" w:rsidRDefault="00BE05B2" w:rsidP="006D594D">
      <w:pPr>
        <w:spacing w:line="360" w:lineRule="auto"/>
        <w:rPr>
          <w:lang w:val="en-CA"/>
        </w:rPr>
      </w:pPr>
    </w:p>
    <w:p w14:paraId="5FC008E9" w14:textId="77777777" w:rsidR="00E179CF" w:rsidRDefault="00E179CF" w:rsidP="006D594D">
      <w:pPr>
        <w:spacing w:line="360" w:lineRule="auto"/>
        <w:rPr>
          <w:lang w:val="en-CA"/>
        </w:rPr>
      </w:pPr>
    </w:p>
    <w:p w14:paraId="134B043E" w14:textId="77777777" w:rsidR="00E179CF" w:rsidRDefault="00E179CF" w:rsidP="006D594D">
      <w:pPr>
        <w:spacing w:line="360" w:lineRule="auto"/>
        <w:rPr>
          <w:rFonts w:ascii="TimesNewRomanPSMT" w:hAnsi="TimesNewRomanPSMT"/>
          <w:color w:val="000000"/>
          <w:szCs w:val="24"/>
        </w:rPr>
      </w:pPr>
      <w:r>
        <w:rPr>
          <w:lang w:val="en-CA"/>
        </w:rPr>
        <w:t xml:space="preserve">Based on these </w:t>
      </w:r>
      <w:proofErr w:type="gramStart"/>
      <w:r>
        <w:rPr>
          <w:lang w:val="en-CA"/>
        </w:rPr>
        <w:t xml:space="preserve">assumptions, </w:t>
      </w:r>
      <w:r w:rsidR="000325B8">
        <w:rPr>
          <w:lang w:val="en-CA"/>
        </w:rPr>
        <w:t xml:space="preserve"> </w:t>
      </w:r>
      <w:r w:rsidR="000325B8" w:rsidRPr="000325B8">
        <w:rPr>
          <w:rFonts w:ascii="TimesNewRomanPSMT" w:hAnsi="TimesNewRomanPSMT"/>
          <w:color w:val="000000"/>
          <w:szCs w:val="24"/>
        </w:rPr>
        <w:t>the</w:t>
      </w:r>
      <w:proofErr w:type="gramEnd"/>
      <w:r w:rsidR="000325B8" w:rsidRPr="000325B8">
        <w:rPr>
          <w:rFonts w:ascii="TimesNewRomanPSMT" w:hAnsi="TimesNewRomanPSMT"/>
          <w:color w:val="000000"/>
          <w:szCs w:val="24"/>
        </w:rPr>
        <w:t xml:space="preserve"> vorticity-velocity equations</w:t>
      </w:r>
      <w:r w:rsidR="000325B8">
        <w:rPr>
          <w:rFonts w:ascii="TimesNewRomanPSMT" w:hAnsi="TimesNewRomanPSMT"/>
          <w:color w:val="000000"/>
          <w:szCs w:val="24"/>
        </w:rPr>
        <w:t xml:space="preserve"> can be defined as :</w:t>
      </w:r>
    </w:p>
    <w:p w14:paraId="4155BCE0" w14:textId="77777777" w:rsidR="000325B8" w:rsidRDefault="000325B8" w:rsidP="006D594D">
      <w:pPr>
        <w:spacing w:line="360" w:lineRule="auto"/>
      </w:pPr>
    </w:p>
    <w:tbl>
      <w:tblPr>
        <w:tblStyle w:val="TableGrid"/>
        <w:tblW w:w="9365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5"/>
        <w:gridCol w:w="6570"/>
        <w:gridCol w:w="810"/>
      </w:tblGrid>
      <w:tr w:rsidR="0021071E" w:rsidRPr="007021CA" w14:paraId="6E0EEBDD" w14:textId="77777777" w:rsidTr="000F48C7">
        <w:tc>
          <w:tcPr>
            <w:tcW w:w="1985" w:type="dxa"/>
          </w:tcPr>
          <w:p w14:paraId="5883C724" w14:textId="5A25DD46" w:rsidR="0021071E" w:rsidRPr="0021071E" w:rsidRDefault="0021071E" w:rsidP="0021071E">
            <w:pPr>
              <w:spacing w:after="80" w:line="360" w:lineRule="auto"/>
              <w:jc w:val="left"/>
              <w:rPr>
                <w:lang w:val="en-CA"/>
              </w:rPr>
            </w:pPr>
            <w:r w:rsidRPr="0021071E">
              <w:rPr>
                <w:lang w:val="en-CA"/>
              </w:rPr>
              <w:lastRenderedPageBreak/>
              <w:t>vorticity transport</w:t>
            </w:r>
            <w:r>
              <w:rPr>
                <w:lang w:val="en-CA"/>
              </w:rPr>
              <w:t>:</w:t>
            </w:r>
          </w:p>
        </w:tc>
        <w:tc>
          <w:tcPr>
            <w:tcW w:w="6570" w:type="dxa"/>
          </w:tcPr>
          <w:p w14:paraId="6463B77F" w14:textId="1A0BFA08" w:rsidR="0021071E" w:rsidRPr="0038478B" w:rsidRDefault="0021071E" w:rsidP="0021071E">
            <w:pPr>
              <w:spacing w:line="360" w:lineRule="auto"/>
              <w:jc w:val="right"/>
              <w:rPr>
                <w:rFonts w:ascii="TimesNewRomanPSMT" w:hAnsi="TimesNewRomanPSMT" w:cs="TimesNewRomanPSMT"/>
                <w:szCs w:val="24"/>
                <w:lang w:val="en-CA"/>
              </w:rPr>
            </w:pPr>
            <m:oMathPara>
              <m:oMath>
                <m:r>
                  <w:rPr>
                    <w:rFonts w:ascii="Cambria Math" w:hAnsi="Cambria Math" w:cstheme="majorBidi"/>
                    <w:szCs w:val="24"/>
                  </w:rPr>
                  <m:t>ρ</m:t>
                </m:r>
                <m:f>
                  <m:fPr>
                    <m:ctrlPr>
                      <w:rPr>
                        <w:rFonts w:ascii="Cambria Math" w:hAnsi="Cambria Math" w:cstheme="majorBidi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Cs w:val="24"/>
                      </w:rPr>
                      <m:t>∂ω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Cs w:val="24"/>
                      </w:rPr>
                      <m:t>∂t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= μ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ω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r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ω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z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∂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∂r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ω</m:t>
                            </m:r>
                          </m:num>
                          <m:den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r</m:t>
                            </m:r>
                          </m:den>
                        </m:f>
                      </m:e>
                    </m:d>
                  </m:e>
                </m:d>
                <m:r>
                  <w:rPr>
                    <w:rFonts w:ascii="Cambria Math" w:hAnsi="Cambria Math" w:cstheme="majorBidi"/>
                    <w:szCs w:val="24"/>
                  </w:rPr>
                  <m:t>-ρ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r</m:t>
                        </m:r>
                      </m:sub>
                    </m:sSub>
                    <m:f>
                      <m:fPr>
                        <m:ctrlPr>
                          <w:rPr>
                            <w:rFonts w:ascii="Cambria Math" w:hAnsi="Cambria Math" w:cstheme="majorBidi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Cs w:val="24"/>
                          </w:rPr>
                          <m:t>∂ω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Cs w:val="24"/>
                          </w:rPr>
                          <m:t>∂r</m:t>
                        </m:r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 xml:space="preserve">+ 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z</m:t>
                        </m:r>
                      </m:sub>
                    </m:sSub>
                    <m:f>
                      <m:fPr>
                        <m:ctrlPr>
                          <w:rPr>
                            <w:rFonts w:ascii="Cambria Math" w:hAnsi="Cambria Math" w:cstheme="majorBidi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Cs w:val="24"/>
                          </w:rPr>
                          <m:t>∂ω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Cs w:val="24"/>
                          </w:rPr>
                          <m:t>∂z</m:t>
                        </m:r>
                      </m:den>
                    </m:f>
                  </m:e>
                </m:d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r</m:t>
                        </m:r>
                      </m:sub>
                    </m:sSub>
                    <m:r>
                      <w:rPr>
                        <w:rFonts w:ascii="Cambria Math" w:hAnsi="Cambria Math" w:cstheme="majorBidi"/>
                        <w:szCs w:val="24"/>
                      </w:rPr>
                      <m:t>ω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den>
                </m:f>
              </m:oMath>
            </m:oMathPara>
          </w:p>
          <w:p w14:paraId="60837AA5" w14:textId="77777777" w:rsidR="0021071E" w:rsidRPr="003278F2" w:rsidRDefault="0021071E" w:rsidP="0021071E">
            <w:pPr>
              <w:jc w:val="right"/>
              <w:rPr>
                <w:rFonts w:cstheme="majorBidi"/>
                <w:szCs w:val="24"/>
              </w:rPr>
            </w:pPr>
          </w:p>
        </w:tc>
        <w:tc>
          <w:tcPr>
            <w:tcW w:w="810" w:type="dxa"/>
            <w:vAlign w:val="center"/>
          </w:tcPr>
          <w:p w14:paraId="2F050148" w14:textId="48A455AC" w:rsidR="0021071E" w:rsidRPr="007021CA" w:rsidRDefault="0021071E" w:rsidP="0021071E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064527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064527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1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064527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1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  <w:tr w:rsidR="0021071E" w:rsidRPr="007021CA" w14:paraId="0E8A4A5F" w14:textId="77777777" w:rsidTr="00B83100">
        <w:tc>
          <w:tcPr>
            <w:tcW w:w="1985" w:type="dxa"/>
          </w:tcPr>
          <w:p w14:paraId="21BE8765" w14:textId="7241E4B4" w:rsidR="0021071E" w:rsidRPr="0021071E" w:rsidRDefault="0021071E" w:rsidP="0021071E">
            <w:pPr>
              <w:spacing w:after="80" w:line="360" w:lineRule="auto"/>
              <w:jc w:val="left"/>
              <w:rPr>
                <w:lang w:val="en-CA"/>
              </w:rPr>
            </w:pPr>
            <w:r w:rsidRPr="0021071E">
              <w:t>Poisson radial velocity:</w:t>
            </w:r>
          </w:p>
        </w:tc>
        <w:tc>
          <w:tcPr>
            <w:tcW w:w="6570" w:type="dxa"/>
          </w:tcPr>
          <w:p w14:paraId="255CEDFC" w14:textId="4A58B02B" w:rsidR="0021071E" w:rsidRPr="0038478B" w:rsidRDefault="000F48C7" w:rsidP="00FA3B37">
            <w:pPr>
              <w:spacing w:line="360" w:lineRule="auto"/>
              <w:jc w:val="right"/>
              <w:rPr>
                <w:rFonts w:ascii="TimesNewRomanPSMT" w:hAnsi="TimesNewRomanPSMT" w:cs="TimesNewRomanPSMT"/>
                <w:szCs w:val="24"/>
                <w:lang w:val="en-CA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2</m:t>
                        </m:r>
                      </m:sup>
                    </m:sSup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r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r</m:t>
                        </m:r>
                      </m:e>
                      <m: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2</m:t>
                        </m:r>
                      </m:sup>
                    </m:sSup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2</m:t>
                        </m:r>
                      </m:sup>
                    </m:sSup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z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z</m:t>
                        </m:r>
                      </m:e>
                      <m: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2</m:t>
                        </m:r>
                      </m:sup>
                    </m:sSup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 w:cstheme="majorBidi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Cs w:val="24"/>
                      </w:rPr>
                      <m:t>∂ω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Cs w:val="24"/>
                      </w:rPr>
                      <m:t>∂z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 xml:space="preserve"> - 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∂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∂r</m:t>
                    </m:r>
                  </m:den>
                </m:f>
                <m:d>
                  <m:d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r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r</m:t>
                        </m:r>
                      </m:den>
                    </m:f>
                  </m:e>
                </m:d>
              </m:oMath>
            </m:oMathPara>
          </w:p>
          <w:p w14:paraId="792295AD" w14:textId="77777777" w:rsidR="0021071E" w:rsidRPr="003278F2" w:rsidRDefault="0021071E" w:rsidP="00FA3B37">
            <w:pPr>
              <w:jc w:val="right"/>
              <w:rPr>
                <w:rFonts w:cstheme="majorBidi"/>
                <w:szCs w:val="24"/>
              </w:rPr>
            </w:pPr>
          </w:p>
        </w:tc>
        <w:tc>
          <w:tcPr>
            <w:tcW w:w="810" w:type="dxa"/>
          </w:tcPr>
          <w:p w14:paraId="3ED50E16" w14:textId="44E96447" w:rsidR="0021071E" w:rsidRPr="007021CA" w:rsidRDefault="0021071E" w:rsidP="00FA3B37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064527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064527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1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064527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  <w:tr w:rsidR="000F48C7" w:rsidRPr="007021CA" w14:paraId="29E96574" w14:textId="77777777" w:rsidTr="00B83100">
        <w:tc>
          <w:tcPr>
            <w:tcW w:w="1985" w:type="dxa"/>
          </w:tcPr>
          <w:p w14:paraId="26EC5089" w14:textId="20A2C4DA" w:rsidR="000F48C7" w:rsidRPr="0021071E" w:rsidRDefault="000F48C7" w:rsidP="00FA3B37">
            <w:pPr>
              <w:spacing w:after="80" w:line="360" w:lineRule="auto"/>
              <w:jc w:val="left"/>
              <w:rPr>
                <w:lang w:val="en-CA"/>
              </w:rPr>
            </w:pPr>
            <w:r>
              <w:t>Continuity</w:t>
            </w:r>
            <w:r w:rsidRPr="0021071E">
              <w:t>:</w:t>
            </w:r>
          </w:p>
        </w:tc>
        <w:tc>
          <w:tcPr>
            <w:tcW w:w="6570" w:type="dxa"/>
          </w:tcPr>
          <w:p w14:paraId="207C0866" w14:textId="2AFED2A9" w:rsidR="000F48C7" w:rsidRPr="003278F2" w:rsidRDefault="000F48C7" w:rsidP="00FA3B37">
            <w:pPr>
              <w:jc w:val="right"/>
              <w:rPr>
                <w:rFonts w:cstheme="majorBidi"/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theme="majorBidi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Cs w:val="24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z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Cs w:val="24"/>
                      </w:rPr>
                      <m:t>∂z</m:t>
                    </m:r>
                  </m:den>
                </m:f>
                <m:r>
                  <w:rPr>
                    <w:rFonts w:ascii="Cambria Math" w:eastAsiaTheme="minorEastAsia" w:hAnsi="Cambria Math" w:cstheme="majorBidi"/>
                    <w:szCs w:val="24"/>
                  </w:rPr>
                  <m:t>= -</m:t>
                </m:r>
                <m:f>
                  <m:fPr>
                    <m:ctrlPr>
                      <w:rPr>
                        <w:rFonts w:ascii="Cambria Math" w:eastAsiaTheme="minorEastAsia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ajorBidi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 w:cstheme="majorBidi"/>
                        <w:szCs w:val="24"/>
                      </w:rPr>
                      <m:t>r</m:t>
                    </m:r>
                  </m:den>
                </m:f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∂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∂r</m:t>
                    </m:r>
                  </m:den>
                </m:f>
                <m:d>
                  <m:d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rV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r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810" w:type="dxa"/>
          </w:tcPr>
          <w:p w14:paraId="515AF803" w14:textId="389C50B7" w:rsidR="000F48C7" w:rsidRPr="007021CA" w:rsidRDefault="000F48C7" w:rsidP="00FA3B37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064527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064527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1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064527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3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</w:tbl>
    <w:p w14:paraId="546D52E4" w14:textId="551D6EB7" w:rsidR="00812C0D" w:rsidRDefault="00812C0D" w:rsidP="006D594D">
      <w:pPr>
        <w:spacing w:line="360" w:lineRule="auto"/>
        <w:rPr>
          <w:rtl/>
        </w:rPr>
      </w:pPr>
    </w:p>
    <w:p w14:paraId="652D4AC7" w14:textId="3F13D47D" w:rsidR="00812C0D" w:rsidRDefault="00812C0D" w:rsidP="00812C0D">
      <w:r>
        <w:t xml:space="preserve">In this section, </w:t>
      </w:r>
      <w:r w:rsidRPr="00812C0D">
        <w:t>an explicit finite difference discretization</w:t>
      </w:r>
      <w:r>
        <w:t xml:space="preserve"> of above equations will be </w:t>
      </w:r>
      <w:proofErr w:type="gramStart"/>
      <w:r>
        <w:t>derived :</w:t>
      </w:r>
      <w:proofErr w:type="gramEnd"/>
    </w:p>
    <w:p w14:paraId="76CB9C51" w14:textId="77777777" w:rsidR="00176251" w:rsidRDefault="00176251" w:rsidP="00812C0D"/>
    <w:p w14:paraId="10C689D6" w14:textId="35D44812" w:rsidR="00812C0D" w:rsidRDefault="00176251" w:rsidP="00176251">
      <w:pPr>
        <w:pStyle w:val="Heading3"/>
      </w:pPr>
      <w:bookmarkStart w:id="5" w:name="_Toc46403151"/>
      <w:r w:rsidRPr="00176251">
        <w:t>Vorticity</w:t>
      </w:r>
      <w:bookmarkEnd w:id="5"/>
    </w:p>
    <w:p w14:paraId="2634AF47" w14:textId="77777777" w:rsidR="00176251" w:rsidRPr="00176251" w:rsidRDefault="00176251" w:rsidP="00176251">
      <w:pPr>
        <w:rPr>
          <w:rtl/>
        </w:rPr>
      </w:pPr>
    </w:p>
    <w:p w14:paraId="72B75857" w14:textId="76D13286" w:rsidR="00812C0D" w:rsidRDefault="00B83100" w:rsidP="00812C0D">
      <w:r>
        <w:t>In order to solve vorticity, we have:</w:t>
      </w:r>
    </w:p>
    <w:p w14:paraId="528C4506" w14:textId="77777777" w:rsidR="00B83100" w:rsidRDefault="00B83100" w:rsidP="00812C0D">
      <w:pPr>
        <w:rPr>
          <w:rtl/>
        </w:rPr>
      </w:pPr>
    </w:p>
    <w:tbl>
      <w:tblPr>
        <w:tblStyle w:val="TableGrid"/>
        <w:tblW w:w="9365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37"/>
        <w:gridCol w:w="1028"/>
      </w:tblGrid>
      <w:tr w:rsidR="00176251" w:rsidRPr="00176251" w14:paraId="7CD026D0" w14:textId="77777777" w:rsidTr="00FA3B37">
        <w:tc>
          <w:tcPr>
            <w:tcW w:w="6570" w:type="dxa"/>
          </w:tcPr>
          <w:p w14:paraId="099A2790" w14:textId="539A2271" w:rsidR="00176251" w:rsidRPr="00176251" w:rsidRDefault="00176251" w:rsidP="00176251">
            <w:pPr>
              <w:spacing w:after="80"/>
              <w:rPr>
                <w:lang w:val="en-CA"/>
              </w:rPr>
            </w:pPr>
            <m:oMathPara>
              <m:oMath>
                <m:r>
                  <w:rPr>
                    <w:rFonts w:ascii="Cambria Math" w:hAnsi="Cambria Math"/>
                  </w:rPr>
                  <m:t>ρ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∂ω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∂t</m:t>
                    </m:r>
                  </m:den>
                </m:f>
                <m:r>
                  <w:rPr>
                    <w:rFonts w:ascii="Cambria Math" w:hAnsi="Cambria Math"/>
                  </w:rPr>
                  <m:t>= μ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ω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ω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z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den>
                    </m:f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r>
                          <w:rPr>
                            <w:rFonts w:ascii="Cambria Math" w:hAnsi="Cambria Math"/>
                          </w:rPr>
                          <m:t>ω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r</m:t>
                        </m:r>
                      </m:den>
                    </m:f>
                    <m: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ω</m:t>
                    </m:r>
                  </m:e>
                </m:d>
                <m:r>
                  <w:rPr>
                    <w:rFonts w:ascii="Cambria Math" w:hAnsi="Cambria Math"/>
                  </w:rPr>
                  <m:t>-ρ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b>
                    </m:sSub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∂ω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∂r</m:t>
                        </m:r>
                      </m:den>
                    </m:f>
                    <m:r>
                      <w:rPr>
                        <w:rFonts w:ascii="Cambria Math" w:hAnsi="Cambria Math"/>
                      </w:rPr>
                      <m:t xml:space="preserve">+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sub>
                    </m:sSub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∂ω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∂z</m:t>
                        </m:r>
                      </m:den>
                    </m:f>
                  </m:e>
                </m:d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ω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r</m:t>
                    </m:r>
                  </m:den>
                </m:f>
              </m:oMath>
            </m:oMathPara>
          </w:p>
          <w:p w14:paraId="79EC74A9" w14:textId="018D7047" w:rsidR="00176251" w:rsidRPr="00176251" w:rsidRDefault="00176251" w:rsidP="005B22A0">
            <w:pPr>
              <w:spacing w:after="80"/>
            </w:pPr>
          </w:p>
        </w:tc>
        <w:tc>
          <w:tcPr>
            <w:tcW w:w="810" w:type="dxa"/>
            <w:vAlign w:val="center"/>
          </w:tcPr>
          <w:p w14:paraId="7F445DD1" w14:textId="2C843141" w:rsidR="00176251" w:rsidRPr="00176251" w:rsidRDefault="00176251" w:rsidP="00176251">
            <w:pPr>
              <w:spacing w:after="80"/>
              <w:rPr>
                <w:bCs/>
              </w:rPr>
            </w:pPr>
            <w:r w:rsidRPr="00176251">
              <w:rPr>
                <w:bCs/>
                <w:lang w:val="en-CA"/>
              </w:rPr>
              <w:t>(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TYLEREF 1 \s </w:instrText>
            </w:r>
            <w:r w:rsidRPr="00176251">
              <w:rPr>
                <w:bCs/>
              </w:rPr>
              <w:fldChar w:fldCharType="separate"/>
            </w:r>
            <w:r w:rsidR="00064527">
              <w:rPr>
                <w:bCs/>
                <w:noProof/>
                <w:cs/>
              </w:rPr>
              <w:t>‎</w:t>
            </w:r>
            <w:r w:rsidR="00064527">
              <w:rPr>
                <w:bCs/>
                <w:noProof/>
              </w:rPr>
              <w:t>1</w:t>
            </w:r>
            <w:r w:rsidRPr="00176251">
              <w:fldChar w:fldCharType="end"/>
            </w:r>
            <w:r w:rsidRPr="00176251">
              <w:rPr>
                <w:bCs/>
              </w:rPr>
              <w:t>.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EQ Equation \* ARABIC \s 1 </w:instrText>
            </w:r>
            <w:r w:rsidRPr="00176251">
              <w:rPr>
                <w:bCs/>
              </w:rPr>
              <w:fldChar w:fldCharType="separate"/>
            </w:r>
            <w:r w:rsidR="00064527">
              <w:rPr>
                <w:bCs/>
                <w:noProof/>
              </w:rPr>
              <w:t>4</w:t>
            </w:r>
            <w:r w:rsidRPr="00176251">
              <w:fldChar w:fldCharType="end"/>
            </w:r>
            <w:r w:rsidRPr="00176251">
              <w:rPr>
                <w:bCs/>
              </w:rPr>
              <w:t>)</w:t>
            </w:r>
          </w:p>
        </w:tc>
      </w:tr>
    </w:tbl>
    <w:p w14:paraId="1E8EF3F2" w14:textId="4111E3BB" w:rsidR="005B22A0" w:rsidRDefault="005B22A0" w:rsidP="00812C0D">
      <w:pPr>
        <w:rPr>
          <w:rtl/>
        </w:rPr>
      </w:pPr>
    </w:p>
    <w:p w14:paraId="665A569F" w14:textId="3F26E082" w:rsidR="005B22A0" w:rsidRDefault="005B22A0" w:rsidP="005B22A0">
      <w:r>
        <w:t>Now with writing explicit finite difference discretization for time (forward) and space (central) we have:</w:t>
      </w:r>
    </w:p>
    <w:p w14:paraId="517FAC60" w14:textId="2E4FED2C" w:rsidR="005B22A0" w:rsidRDefault="00AA49DC" w:rsidP="00AA49DC">
      <w:pPr>
        <w:pStyle w:val="ListParagraph"/>
        <w:numPr>
          <w:ilvl w:val="0"/>
          <w:numId w:val="43"/>
        </w:numPr>
      </w:pPr>
      <w:r>
        <w:t>Middle points:</w:t>
      </w:r>
    </w:p>
    <w:p w14:paraId="4B4A8AC0" w14:textId="77777777" w:rsidR="00AA49DC" w:rsidRDefault="00AA49DC" w:rsidP="00AA49DC">
      <w:pPr>
        <w:rPr>
          <w:rtl/>
        </w:rPr>
      </w:pPr>
    </w:p>
    <w:p w14:paraId="77DAE145" w14:textId="1F47FCCE" w:rsidR="005B22A0" w:rsidRDefault="005B22A0" w:rsidP="005B22A0">
      <w:pPr>
        <w:rPr>
          <w:rtl/>
        </w:rPr>
      </w:pPr>
    </w:p>
    <w:tbl>
      <w:tblPr>
        <w:tblStyle w:val="TableGrid"/>
        <w:tblW w:w="9365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37"/>
        <w:gridCol w:w="1028"/>
      </w:tblGrid>
      <w:tr w:rsidR="00B83100" w:rsidRPr="00176251" w14:paraId="5485ACB8" w14:textId="77777777" w:rsidTr="00ED6276">
        <w:tc>
          <w:tcPr>
            <w:tcW w:w="8337" w:type="dxa"/>
          </w:tcPr>
          <w:p w14:paraId="2776DC70" w14:textId="27DAA5CA" w:rsidR="00B83100" w:rsidRPr="00176251" w:rsidRDefault="00B83100" w:rsidP="000E661B">
            <w:pPr>
              <w:spacing w:after="80"/>
              <w:rPr>
                <w:lang w:val="en-CA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ω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,j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+1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ω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,j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bSup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∆t</m:t>
                    </m:r>
                  </m:den>
                </m:f>
                <m:r>
                  <w:rPr>
                    <w:rFonts w:ascii="Cambria Math" w:hAnsi="Cambria Math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μ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ρ</m:t>
                    </m:r>
                  </m:den>
                </m:f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+1,j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*-2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-1,j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p>
                        </m:sSubSup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∆r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*-2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p>
                        </m:sSubSup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∆z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den>
                    </m:f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+1,j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-1,j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p>
                        </m:sSubSup>
                      </m:num>
                      <m:den>
                        <m:r>
                          <w:rPr>
                            <w:rFonts w:ascii="Cambria Math" w:hAnsi="Cambria Math"/>
                          </w:rPr>
                          <m:t>2∆r</m:t>
                        </m:r>
                      </m:den>
                    </m:f>
                    <m: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</m:den>
                    </m:f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ω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,j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bSup>
                  </m:e>
                </m:d>
                <m: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sub>
                        </m:sSub>
                      </m:e>
                      <m:sub>
                        <m:r>
                          <w:rPr>
                            <w:rFonts w:ascii="Cambria Math" w:hAnsi="Cambria Math"/>
                          </w:rPr>
                          <m:t>i,j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bSup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+1,j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-1,j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p>
                        </m:sSubSup>
                      </m:num>
                      <m:den>
                        <m:r>
                          <w:rPr>
                            <w:rFonts w:ascii="Cambria Math" w:hAnsi="Cambria Math"/>
                          </w:rPr>
                          <m:t>2∆r</m:t>
                        </m:r>
                      </m:den>
                    </m:f>
                    <m:r>
                      <w:rPr>
                        <w:rFonts w:ascii="Cambria Math" w:hAnsi="Cambria Math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z</m:t>
                            </m:r>
                          </m:sub>
                        </m:sSub>
                      </m:e>
                      <m:sub>
                        <m:r>
                          <w:rPr>
                            <w:rFonts w:ascii="Cambria Math" w:hAnsi="Cambria Math"/>
                          </w:rPr>
                          <m:t>i,j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bSup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p>
                        </m:sSubSup>
                      </m:num>
                      <m:den>
                        <m:r>
                          <w:rPr>
                            <w:rFonts w:ascii="Cambria Math" w:hAnsi="Cambria Math"/>
                          </w:rPr>
                          <m:t>2∆</m:t>
                        </m:r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den>
                    </m:f>
                  </m:e>
                </m:d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sub>
                        </m:sSub>
                      </m:e>
                      <m:sub>
                        <m:r>
                          <w:rPr>
                            <w:rFonts w:ascii="Cambria Math" w:hAnsi="Cambria Math"/>
                          </w:rPr>
                          <m:t>i,j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ω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,j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bSup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den>
                </m:f>
              </m:oMath>
            </m:oMathPara>
          </w:p>
          <w:p w14:paraId="15F37EDF" w14:textId="77777777" w:rsidR="00B83100" w:rsidRPr="00176251" w:rsidRDefault="00B83100" w:rsidP="00FA3B37">
            <w:pPr>
              <w:spacing w:after="80"/>
            </w:pPr>
          </w:p>
        </w:tc>
        <w:tc>
          <w:tcPr>
            <w:tcW w:w="1028" w:type="dxa"/>
            <w:vAlign w:val="center"/>
          </w:tcPr>
          <w:p w14:paraId="3956DDBF" w14:textId="23102479" w:rsidR="00B83100" w:rsidRPr="00176251" w:rsidRDefault="00B83100" w:rsidP="00FA3B37">
            <w:pPr>
              <w:spacing w:after="80"/>
              <w:rPr>
                <w:bCs/>
              </w:rPr>
            </w:pPr>
            <w:r w:rsidRPr="00176251">
              <w:rPr>
                <w:bCs/>
                <w:lang w:val="en-CA"/>
              </w:rPr>
              <w:t>(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TYLEREF 1 \s </w:instrText>
            </w:r>
            <w:r w:rsidRPr="00176251">
              <w:rPr>
                <w:bCs/>
              </w:rPr>
              <w:fldChar w:fldCharType="separate"/>
            </w:r>
            <w:r w:rsidR="00064527">
              <w:rPr>
                <w:bCs/>
                <w:noProof/>
                <w:cs/>
              </w:rPr>
              <w:t>‎</w:t>
            </w:r>
            <w:r w:rsidR="00064527">
              <w:rPr>
                <w:bCs/>
                <w:noProof/>
              </w:rPr>
              <w:t>1</w:t>
            </w:r>
            <w:r w:rsidRPr="00176251">
              <w:fldChar w:fldCharType="end"/>
            </w:r>
            <w:r w:rsidRPr="00176251">
              <w:rPr>
                <w:bCs/>
              </w:rPr>
              <w:t>.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EQ Equation \* ARABIC \s 1 </w:instrText>
            </w:r>
            <w:r w:rsidRPr="00176251">
              <w:rPr>
                <w:bCs/>
              </w:rPr>
              <w:fldChar w:fldCharType="separate"/>
            </w:r>
            <w:r w:rsidR="00064527">
              <w:rPr>
                <w:bCs/>
                <w:noProof/>
              </w:rPr>
              <w:t>5</w:t>
            </w:r>
            <w:r w:rsidRPr="00176251">
              <w:fldChar w:fldCharType="end"/>
            </w:r>
            <w:r w:rsidRPr="00176251">
              <w:rPr>
                <w:bCs/>
              </w:rPr>
              <w:t>)</w:t>
            </w:r>
          </w:p>
        </w:tc>
      </w:tr>
      <w:tr w:rsidR="00ED6276" w:rsidRPr="00176251" w14:paraId="741E7680" w14:textId="77777777" w:rsidTr="00644628">
        <w:tc>
          <w:tcPr>
            <w:tcW w:w="8337" w:type="dxa"/>
          </w:tcPr>
          <w:p w14:paraId="6CCB394C" w14:textId="377618D0" w:rsidR="00ED6276" w:rsidRPr="00176251" w:rsidRDefault="00ED6276" w:rsidP="005A1031">
            <w:pPr>
              <w:spacing w:after="80"/>
              <w:rPr>
                <w:lang w:val="en-C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,j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+1</m:t>
                    </m:r>
                  </m:sup>
                </m:sSubSup>
                <m:r>
                  <w:rPr>
                    <w:rFonts w:ascii="Cambria Math" w:hAnsi="Cambria Math"/>
                  </w:rPr>
                  <m:t xml:space="preserve">=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,j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</m:t>
                    </m:r>
                  </m:sup>
                </m:sSubSup>
                <m:r>
                  <w:rPr>
                    <w:rFonts w:ascii="Cambria Math" w:hAnsi="Cambria Math"/>
                  </w:rPr>
                  <m:t>×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-2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∆t</m:t>
                            </m:r>
                            <m:r>
                              <w:rPr>
                                <w:rFonts w:ascii="Cambria Math" w:hAnsi="Cambria Math"/>
                              </w:rPr>
                              <m:t>μ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ρ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∆r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</m:e>
                    </m:d>
                    <m:r>
                      <w:rPr>
                        <w:rFonts w:ascii="Cambria Math" w:hAnsi="Cambria Math"/>
                      </w:rPr>
                      <m:t>-2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∆t</m:t>
                            </m:r>
                            <m:r>
                              <w:rPr>
                                <w:rFonts w:ascii="Cambria Math" w:hAnsi="Cambria Math"/>
                              </w:rPr>
                              <m:t>μ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ρ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∆z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</m:e>
                    </m:d>
                    <m: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∆t</m:t>
                        </m:r>
                        <m:r>
                          <w:rPr>
                            <w:rFonts w:ascii="Cambria Math" w:hAnsi="Cambria Math"/>
                          </w:rPr>
                          <m:t>μ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∆t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b>
                            </m:sSub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p>
                        </m:sSubSup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den>
                    </m:f>
                  </m:e>
                </m:d>
                <m:r>
                  <w:rPr>
                    <w:rFonts w:ascii="Cambria Math" w:hAnsi="Cambria Math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w:rPr>
                        <w:rFonts w:ascii="Cambria Math" w:hAnsi="Cambria Math"/>
                      </w:rPr>
                      <m:t>+1</m:t>
                    </m:r>
                    <m:r>
                      <w:rPr>
                        <w:rFonts w:ascii="Cambria Math" w:hAnsi="Cambria Math"/>
                      </w:rPr>
                      <m:t>,j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</m:t>
                    </m:r>
                  </m:sup>
                </m:sSubSup>
                <m:r>
                  <w:rPr>
                    <w:rFonts w:ascii="Cambria Math" w:hAnsi="Cambria Math"/>
                  </w:rPr>
                  <m:t xml:space="preserve"> ×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∆t</m:t>
                        </m:r>
                        <m:r>
                          <w:rPr>
                            <w:rFonts w:ascii="Cambria Math" w:hAnsi="Cambria Math"/>
                          </w:rPr>
                          <m:t>μ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∆r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∆t</m:t>
                        </m:r>
                        <m:r>
                          <w:rPr>
                            <w:rFonts w:ascii="Cambria Math" w:hAnsi="Cambria Math"/>
                          </w:rPr>
                          <m:t>μ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2</m:t>
                        </m:r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  <m:r>
                          <w:rPr>
                            <w:rFonts w:ascii="Cambria Math" w:hAnsi="Cambria Math"/>
                          </w:rPr>
                          <m:t>∆r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∆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2∆r</m:t>
                        </m:r>
                      </m:den>
                    </m:f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sub>
                        </m:sSub>
                      </m:e>
                      <m:sub>
                        <m:r>
                          <w:rPr>
                            <w:rFonts w:ascii="Cambria Math" w:hAnsi="Cambria Math"/>
                          </w:rPr>
                          <m:t>i,j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bSup>
                  </m:e>
                </m:d>
                <m:r>
                  <w:rPr>
                    <w:rFonts w:ascii="Cambria Math" w:hAnsi="Cambria Math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w:rPr>
                        <w:rFonts w:ascii="Cambria Math" w:hAnsi="Cambria Math"/>
                      </w:rPr>
                      <m:t>-1</m:t>
                    </m:r>
                    <m:r>
                      <w:rPr>
                        <w:rFonts w:ascii="Cambria Math" w:hAnsi="Cambria Math"/>
                      </w:rPr>
                      <m:t>,j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</m:t>
                    </m:r>
                  </m:sup>
                </m:sSubSup>
                <m:r>
                  <w:rPr>
                    <w:rFonts w:ascii="Cambria Math" w:hAnsi="Cambria Math"/>
                  </w:rPr>
                  <m:t xml:space="preserve"> ×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∆t</m:t>
                        </m:r>
                        <m:r>
                          <w:rPr>
                            <w:rFonts w:ascii="Cambria Math" w:hAnsi="Cambria Math"/>
                          </w:rPr>
                          <m:t>μ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∆r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∆t</m:t>
                        </m:r>
                        <m:r>
                          <w:rPr>
                            <w:rFonts w:ascii="Cambria Math" w:hAnsi="Cambria Math"/>
                          </w:rPr>
                          <m:t>μ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2</m:t>
                        </m:r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  <m:r>
                          <w:rPr>
                            <w:rFonts w:ascii="Cambria Math" w:hAnsi="Cambria Math"/>
                          </w:rPr>
                          <m:t>∆r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∆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2∆r</m:t>
                        </m:r>
                      </m:den>
                    </m:f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sub>
                        </m:sSub>
                      </m:e>
                      <m:sub>
                        <m:r>
                          <w:rPr>
                            <w:rFonts w:ascii="Cambria Math" w:hAnsi="Cambria Math"/>
                          </w:rPr>
                          <m:t>i,j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bSup>
                  </m:e>
                </m:d>
                <m:r>
                  <w:rPr>
                    <w:rFonts w:ascii="Cambria Math" w:hAnsi="Cambria Math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,j</m:t>
                    </m:r>
                    <m:r>
                      <w:rPr>
                        <w:rFonts w:ascii="Cambria Math" w:hAnsi="Cambria Math"/>
                      </w:rPr>
                      <m:t>+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</m:t>
                    </m:r>
                  </m:sup>
                </m:sSubSup>
                <m:r>
                  <w:rPr>
                    <w:rFonts w:ascii="Cambria Math" w:hAnsi="Cambria Math"/>
                  </w:rPr>
                  <m:t xml:space="preserve"> ×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∆t</m:t>
                        </m:r>
                        <m:r>
                          <w:rPr>
                            <w:rFonts w:ascii="Cambria Math" w:hAnsi="Cambria Math"/>
                          </w:rPr>
                          <m:t>μ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∆</m:t>
                            </m:r>
                            <m:r>
                              <w:rPr>
                                <w:rFonts w:ascii="Cambria Math" w:hAnsi="Cambria Math"/>
                              </w:rPr>
                              <m:t>z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∆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2∆</m:t>
                        </m:r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den>
                    </m:f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z</m:t>
                            </m:r>
                          </m:sub>
                        </m:sSub>
                      </m:e>
                      <m:sub>
                        <m:r>
                          <w:rPr>
                            <w:rFonts w:ascii="Cambria Math" w:hAnsi="Cambria Math"/>
                          </w:rPr>
                          <m:t>i,j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bSup>
                  </m:e>
                </m:d>
                <m:r>
                  <w:rPr>
                    <w:rFonts w:ascii="Cambria Math" w:hAnsi="Cambria Math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,j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</m:t>
                    </m:r>
                  </m:sup>
                </m:sSubSup>
                <m:r>
                  <w:rPr>
                    <w:rFonts w:ascii="Cambria Math" w:hAnsi="Cambria Math"/>
                  </w:rPr>
                  <m:t xml:space="preserve"> ×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∆t</m:t>
                        </m:r>
                        <m:r>
                          <w:rPr>
                            <w:rFonts w:ascii="Cambria Math" w:hAnsi="Cambria Math"/>
                          </w:rPr>
                          <m:t>μ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∆z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∆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2∆z</m:t>
                        </m:r>
                      </m:den>
                    </m:f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z</m:t>
                            </m:r>
                          </m:sub>
                        </m:sSub>
                      </m:e>
                      <m:sub>
                        <m:r>
                          <w:rPr>
                            <w:rFonts w:ascii="Cambria Math" w:hAnsi="Cambria Math"/>
                          </w:rPr>
                          <m:t>i,j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bSup>
                  </m:e>
                </m:d>
              </m:oMath>
            </m:oMathPara>
          </w:p>
          <w:p w14:paraId="4B620568" w14:textId="77777777" w:rsidR="00ED6276" w:rsidRPr="00176251" w:rsidRDefault="00ED6276" w:rsidP="00FA3B37">
            <w:pPr>
              <w:spacing w:after="80"/>
            </w:pPr>
          </w:p>
        </w:tc>
        <w:tc>
          <w:tcPr>
            <w:tcW w:w="1028" w:type="dxa"/>
          </w:tcPr>
          <w:p w14:paraId="0A7636BC" w14:textId="4703B72D" w:rsidR="00ED6276" w:rsidRPr="00176251" w:rsidRDefault="00ED6276" w:rsidP="00FA3B37">
            <w:pPr>
              <w:spacing w:after="80"/>
              <w:rPr>
                <w:bCs/>
              </w:rPr>
            </w:pPr>
            <w:r w:rsidRPr="00176251">
              <w:rPr>
                <w:bCs/>
                <w:lang w:val="en-CA"/>
              </w:rPr>
              <w:t>(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TYLEREF 1 \s </w:instrText>
            </w:r>
            <w:r w:rsidRPr="00176251">
              <w:rPr>
                <w:bCs/>
              </w:rPr>
              <w:fldChar w:fldCharType="separate"/>
            </w:r>
            <w:r w:rsidR="00064527">
              <w:rPr>
                <w:bCs/>
                <w:noProof/>
                <w:cs/>
              </w:rPr>
              <w:t>‎</w:t>
            </w:r>
            <w:r w:rsidR="00064527">
              <w:rPr>
                <w:bCs/>
                <w:noProof/>
              </w:rPr>
              <w:t>1</w:t>
            </w:r>
            <w:r w:rsidRPr="00176251">
              <w:fldChar w:fldCharType="end"/>
            </w:r>
            <w:r w:rsidRPr="00176251">
              <w:rPr>
                <w:bCs/>
              </w:rPr>
              <w:t>.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EQ Equation \* ARABIC \s 1 </w:instrText>
            </w:r>
            <w:r w:rsidRPr="00176251">
              <w:rPr>
                <w:bCs/>
              </w:rPr>
              <w:fldChar w:fldCharType="separate"/>
            </w:r>
            <w:r w:rsidR="00064527">
              <w:rPr>
                <w:bCs/>
                <w:noProof/>
              </w:rPr>
              <w:t>6</w:t>
            </w:r>
            <w:r w:rsidRPr="00176251">
              <w:fldChar w:fldCharType="end"/>
            </w:r>
            <w:r w:rsidRPr="00176251">
              <w:rPr>
                <w:bCs/>
              </w:rPr>
              <w:t>)</w:t>
            </w:r>
          </w:p>
        </w:tc>
      </w:tr>
    </w:tbl>
    <w:p w14:paraId="27BA2C53" w14:textId="3B5FEEB2" w:rsidR="007D0030" w:rsidRDefault="007D0030" w:rsidP="005B22A0">
      <w:pPr>
        <w:rPr>
          <w:rtl/>
        </w:rPr>
      </w:pPr>
    </w:p>
    <w:p w14:paraId="6A54FE39" w14:textId="3B9496C0" w:rsidR="007D0030" w:rsidRDefault="007D0030" w:rsidP="007D0030">
      <w:pPr>
        <w:rPr>
          <w:rtl/>
        </w:rPr>
      </w:pPr>
    </w:p>
    <w:p w14:paraId="4E680DA1" w14:textId="52AFC969" w:rsidR="007D0030" w:rsidRDefault="007D0030" w:rsidP="007D0030">
      <w:pPr>
        <w:pStyle w:val="ListParagraph"/>
        <w:numPr>
          <w:ilvl w:val="0"/>
          <w:numId w:val="43"/>
        </w:numPr>
      </w:pPr>
      <w:r>
        <w:t>Inflow:</w:t>
      </w:r>
    </w:p>
    <w:p w14:paraId="3CCEAF11" w14:textId="77777777" w:rsidR="007D0030" w:rsidRDefault="007D0030" w:rsidP="007D0030">
      <w:pPr>
        <w:rPr>
          <w:rtl/>
        </w:rPr>
      </w:pPr>
    </w:p>
    <w:p w14:paraId="57BB2030" w14:textId="27A248C5" w:rsidR="007D0030" w:rsidRDefault="007D0030" w:rsidP="007D0030">
      <w:pPr>
        <w:rPr>
          <w:rtl/>
        </w:rPr>
      </w:pPr>
    </w:p>
    <w:tbl>
      <w:tblPr>
        <w:tblStyle w:val="TableGrid"/>
        <w:tblW w:w="9365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37"/>
        <w:gridCol w:w="1028"/>
      </w:tblGrid>
      <w:tr w:rsidR="00472236" w:rsidRPr="00176251" w14:paraId="4FC356DE" w14:textId="77777777" w:rsidTr="00472236">
        <w:tc>
          <w:tcPr>
            <w:tcW w:w="8337" w:type="dxa"/>
          </w:tcPr>
          <w:p w14:paraId="53E46E72" w14:textId="46364210" w:rsidR="00472236" w:rsidRPr="00176251" w:rsidRDefault="00472236" w:rsidP="00472236">
            <w:pPr>
              <w:spacing w:after="80"/>
              <w:rPr>
                <w:lang w:val="en-CA"/>
              </w:rPr>
            </w:pPr>
            <m:oMathPara>
              <m:oMath>
                <m:r>
                  <w:rPr>
                    <w:rFonts w:ascii="Cambria Math" w:hAnsi="Cambria Math"/>
                  </w:rPr>
                  <m:t>ω</m:t>
                </m:r>
                <m:r>
                  <w:rPr>
                    <w:rFonts w:ascii="Cambria Math" w:hAnsi="Cambria Math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∂z</m:t>
                    </m:r>
                  </m:den>
                </m:f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r>
                      <w:rPr>
                        <w:rFonts w:ascii="Cambria Math" w:hAnsi="Cambria Math"/>
                      </w:rPr>
                      <m:t>r</m:t>
                    </m:r>
                  </m:den>
                </m:f>
              </m:oMath>
            </m:oMathPara>
          </w:p>
          <w:p w14:paraId="7D6DE1F4" w14:textId="77777777" w:rsidR="00472236" w:rsidRPr="00176251" w:rsidRDefault="00472236" w:rsidP="00364E16">
            <w:pPr>
              <w:spacing w:after="80"/>
            </w:pPr>
          </w:p>
        </w:tc>
        <w:tc>
          <w:tcPr>
            <w:tcW w:w="1028" w:type="dxa"/>
            <w:vAlign w:val="center"/>
          </w:tcPr>
          <w:p w14:paraId="7B8245F9" w14:textId="143C950B" w:rsidR="00472236" w:rsidRPr="00176251" w:rsidRDefault="00472236" w:rsidP="00364E16">
            <w:pPr>
              <w:spacing w:after="80"/>
              <w:rPr>
                <w:bCs/>
              </w:rPr>
            </w:pPr>
            <w:r w:rsidRPr="00176251">
              <w:rPr>
                <w:bCs/>
                <w:lang w:val="en-CA"/>
              </w:rPr>
              <w:t>(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TYLEREF 1 \s </w:instrText>
            </w:r>
            <w:r w:rsidRPr="00176251">
              <w:rPr>
                <w:bCs/>
              </w:rPr>
              <w:fldChar w:fldCharType="separate"/>
            </w:r>
            <w:r w:rsidR="00064527">
              <w:rPr>
                <w:bCs/>
                <w:noProof/>
                <w:cs/>
              </w:rPr>
              <w:t>‎</w:t>
            </w:r>
            <w:r w:rsidR="00064527">
              <w:rPr>
                <w:bCs/>
                <w:noProof/>
              </w:rPr>
              <w:t>1</w:t>
            </w:r>
            <w:r w:rsidRPr="00176251">
              <w:fldChar w:fldCharType="end"/>
            </w:r>
            <w:r w:rsidRPr="00176251">
              <w:rPr>
                <w:bCs/>
              </w:rPr>
              <w:t>.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EQ Equation \* ARABIC \s 1 </w:instrText>
            </w:r>
            <w:r w:rsidRPr="00176251">
              <w:rPr>
                <w:bCs/>
              </w:rPr>
              <w:fldChar w:fldCharType="separate"/>
            </w:r>
            <w:r w:rsidR="00064527">
              <w:rPr>
                <w:bCs/>
                <w:noProof/>
              </w:rPr>
              <w:t>7</w:t>
            </w:r>
            <w:r w:rsidRPr="00176251">
              <w:fldChar w:fldCharType="end"/>
            </w:r>
            <w:r w:rsidRPr="00176251">
              <w:rPr>
                <w:bCs/>
              </w:rPr>
              <w:t>)</w:t>
            </w:r>
          </w:p>
        </w:tc>
      </w:tr>
      <w:tr w:rsidR="00472236" w:rsidRPr="00176251" w14:paraId="45E18372" w14:textId="77777777" w:rsidTr="00472236">
        <w:tc>
          <w:tcPr>
            <w:tcW w:w="8337" w:type="dxa"/>
          </w:tcPr>
          <w:p w14:paraId="62A9EBA6" w14:textId="191BFD45" w:rsidR="00472236" w:rsidRPr="00176251" w:rsidRDefault="00472236" w:rsidP="00472236">
            <w:pPr>
              <w:spacing w:after="80"/>
              <w:rPr>
                <w:lang w:val="en-C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,j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+1</m:t>
                    </m:r>
                  </m:sup>
                </m:sSubSup>
                <m:r>
                  <w:rPr>
                    <w:rFonts w:ascii="Cambria Math" w:hAnsi="Cambria Math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sub>
                        </m:sSub>
                      </m:e>
                      <m:sub>
                        <m:r>
                          <w:rPr>
                            <w:rFonts w:ascii="Cambria Math" w:hAnsi="Cambria Math"/>
                          </w:rPr>
                          <m:t>i,j+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sub>
                        </m:sSub>
                      </m:e>
                      <m:sub>
                        <m:r>
                          <w:rPr>
                            <w:rFonts w:ascii="Cambria Math" w:hAnsi="Cambria Math"/>
                          </w:rPr>
                          <m:t>i,j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</w:rPr>
                      <m:t>∆z</m:t>
                    </m:r>
                  </m:den>
                </m:f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z</m:t>
                            </m:r>
                          </m:sub>
                        </m:sSub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  <m:r>
                          <w:rPr>
                            <w:rFonts w:ascii="Cambria Math" w:hAnsi="Cambria Math"/>
                          </w:rPr>
                          <m:t>+1</m:t>
                        </m:r>
                        <m:r>
                          <w:rPr>
                            <w:rFonts w:ascii="Cambria Math" w:hAnsi="Cambria Math"/>
                          </w:rPr>
                          <m:t>,j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z</m:t>
                            </m:r>
                          </m:sub>
                        </m:sSub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  <m:r>
                          <w:rPr>
                            <w:rFonts w:ascii="Cambria Math" w:hAnsi="Cambria Math"/>
                          </w:rPr>
                          <m:t>-1</m:t>
                        </m:r>
                        <m:r>
                          <w:rPr>
                            <w:rFonts w:ascii="Cambria Math" w:hAnsi="Cambria Math"/>
                          </w:rPr>
                          <m:t>,j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∆</m:t>
                    </m:r>
                    <m:r>
                      <w:rPr>
                        <w:rFonts w:ascii="Cambria Math" w:hAnsi="Cambria Math"/>
                      </w:rPr>
                      <m:t>r</m:t>
                    </m:r>
                  </m:den>
                </m:f>
              </m:oMath>
            </m:oMathPara>
          </w:p>
          <w:p w14:paraId="2BC225CF" w14:textId="77777777" w:rsidR="00472236" w:rsidRPr="00176251" w:rsidRDefault="00472236" w:rsidP="00364E16">
            <w:pPr>
              <w:spacing w:after="80"/>
            </w:pPr>
          </w:p>
        </w:tc>
        <w:tc>
          <w:tcPr>
            <w:tcW w:w="1028" w:type="dxa"/>
          </w:tcPr>
          <w:p w14:paraId="52313C42" w14:textId="157E5EB5" w:rsidR="00472236" w:rsidRPr="00176251" w:rsidRDefault="00472236" w:rsidP="00364E16">
            <w:pPr>
              <w:spacing w:after="80"/>
              <w:rPr>
                <w:bCs/>
              </w:rPr>
            </w:pPr>
            <w:r w:rsidRPr="00176251">
              <w:rPr>
                <w:bCs/>
                <w:lang w:val="en-CA"/>
              </w:rPr>
              <w:t>(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TYLEREF 1 \s </w:instrText>
            </w:r>
            <w:r w:rsidRPr="00176251">
              <w:rPr>
                <w:bCs/>
              </w:rPr>
              <w:fldChar w:fldCharType="separate"/>
            </w:r>
            <w:r w:rsidR="00064527">
              <w:rPr>
                <w:bCs/>
                <w:noProof/>
                <w:cs/>
              </w:rPr>
              <w:t>‎</w:t>
            </w:r>
            <w:r w:rsidR="00064527">
              <w:rPr>
                <w:bCs/>
                <w:noProof/>
              </w:rPr>
              <w:t>1</w:t>
            </w:r>
            <w:r w:rsidRPr="00176251">
              <w:fldChar w:fldCharType="end"/>
            </w:r>
            <w:r w:rsidRPr="00176251">
              <w:rPr>
                <w:bCs/>
              </w:rPr>
              <w:t>.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EQ Equation \* ARABIC \s 1 </w:instrText>
            </w:r>
            <w:r w:rsidRPr="00176251">
              <w:rPr>
                <w:bCs/>
              </w:rPr>
              <w:fldChar w:fldCharType="separate"/>
            </w:r>
            <w:r w:rsidR="00064527">
              <w:rPr>
                <w:bCs/>
                <w:noProof/>
              </w:rPr>
              <w:t>8</w:t>
            </w:r>
            <w:r w:rsidRPr="00176251">
              <w:fldChar w:fldCharType="end"/>
            </w:r>
            <w:r w:rsidRPr="00176251">
              <w:rPr>
                <w:bCs/>
              </w:rPr>
              <w:t>)</w:t>
            </w:r>
          </w:p>
        </w:tc>
      </w:tr>
    </w:tbl>
    <w:p w14:paraId="17CE6E02" w14:textId="4EE379A9" w:rsidR="00472236" w:rsidRDefault="00472236" w:rsidP="007D0030">
      <w:pPr>
        <w:rPr>
          <w:rtl/>
        </w:rPr>
      </w:pPr>
    </w:p>
    <w:p w14:paraId="07BF31BF" w14:textId="5E5594C5" w:rsidR="00472236" w:rsidRDefault="00472236" w:rsidP="00472236">
      <w:pPr>
        <w:pStyle w:val="ListParagraph"/>
        <w:numPr>
          <w:ilvl w:val="0"/>
          <w:numId w:val="43"/>
        </w:numPr>
      </w:pPr>
      <w:r>
        <w:t>Wall:</w:t>
      </w:r>
    </w:p>
    <w:p w14:paraId="143941C1" w14:textId="77777777" w:rsidR="00472236" w:rsidRDefault="00472236" w:rsidP="00472236">
      <w:pPr>
        <w:rPr>
          <w:rtl/>
        </w:rPr>
      </w:pPr>
    </w:p>
    <w:p w14:paraId="3BB38B11" w14:textId="34241C70" w:rsidR="00472236" w:rsidRDefault="00472236" w:rsidP="00472236">
      <w:pPr>
        <w:rPr>
          <w:rtl/>
        </w:rPr>
      </w:pPr>
    </w:p>
    <w:tbl>
      <w:tblPr>
        <w:tblStyle w:val="TableGrid"/>
        <w:tblW w:w="9365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37"/>
        <w:gridCol w:w="1028"/>
      </w:tblGrid>
      <w:tr w:rsidR="008B70B9" w:rsidRPr="00176251" w14:paraId="30E566FA" w14:textId="77777777" w:rsidTr="00364E16">
        <w:tc>
          <w:tcPr>
            <w:tcW w:w="8337" w:type="dxa"/>
          </w:tcPr>
          <w:p w14:paraId="331972C7" w14:textId="23162824" w:rsidR="008B70B9" w:rsidRPr="00176251" w:rsidRDefault="008B70B9" w:rsidP="008B70B9">
            <w:pPr>
              <w:spacing w:after="80"/>
              <w:rPr>
                <w:lang w:val="en-CA"/>
              </w:rPr>
            </w:pPr>
            <m:oMathPara>
              <m:oMath>
                <m:r>
                  <w:rPr>
                    <w:rFonts w:ascii="Cambria Math" w:hAnsi="Cambria Math"/>
                  </w:rPr>
                  <m:t>ω</m:t>
                </m:r>
                <m:r>
                  <w:rPr>
                    <w:rFonts w:ascii="Cambria Math" w:hAnsi="Cambria Math"/>
                  </w:rPr>
                  <m:t xml:space="preserve">= </m:t>
                </m:r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∂r</m:t>
                    </m:r>
                  </m:den>
                </m:f>
              </m:oMath>
            </m:oMathPara>
          </w:p>
          <w:p w14:paraId="72551947" w14:textId="77777777" w:rsidR="008B70B9" w:rsidRPr="00176251" w:rsidRDefault="008B70B9" w:rsidP="00364E16">
            <w:pPr>
              <w:spacing w:after="80"/>
            </w:pPr>
          </w:p>
        </w:tc>
        <w:tc>
          <w:tcPr>
            <w:tcW w:w="1028" w:type="dxa"/>
            <w:vAlign w:val="center"/>
          </w:tcPr>
          <w:p w14:paraId="45B7A297" w14:textId="2C30BDF1" w:rsidR="008B70B9" w:rsidRPr="00176251" w:rsidRDefault="008B70B9" w:rsidP="00364E16">
            <w:pPr>
              <w:spacing w:after="80"/>
              <w:rPr>
                <w:bCs/>
              </w:rPr>
            </w:pPr>
            <w:r w:rsidRPr="00176251">
              <w:rPr>
                <w:bCs/>
                <w:lang w:val="en-CA"/>
              </w:rPr>
              <w:t>(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TYLEREF 1 \s </w:instrText>
            </w:r>
            <w:r w:rsidRPr="00176251">
              <w:rPr>
                <w:bCs/>
              </w:rPr>
              <w:fldChar w:fldCharType="separate"/>
            </w:r>
            <w:r w:rsidR="00064527">
              <w:rPr>
                <w:bCs/>
                <w:noProof/>
                <w:cs/>
              </w:rPr>
              <w:t>‎</w:t>
            </w:r>
            <w:r w:rsidR="00064527">
              <w:rPr>
                <w:bCs/>
                <w:noProof/>
              </w:rPr>
              <w:t>1</w:t>
            </w:r>
            <w:r w:rsidRPr="00176251">
              <w:fldChar w:fldCharType="end"/>
            </w:r>
            <w:r w:rsidRPr="00176251">
              <w:rPr>
                <w:bCs/>
              </w:rPr>
              <w:t>.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EQ Equation \* ARABIC \s 1 </w:instrText>
            </w:r>
            <w:r w:rsidRPr="00176251">
              <w:rPr>
                <w:bCs/>
              </w:rPr>
              <w:fldChar w:fldCharType="separate"/>
            </w:r>
            <w:r w:rsidR="00064527">
              <w:rPr>
                <w:bCs/>
                <w:noProof/>
              </w:rPr>
              <w:t>9</w:t>
            </w:r>
            <w:r w:rsidRPr="00176251">
              <w:fldChar w:fldCharType="end"/>
            </w:r>
            <w:r w:rsidRPr="00176251">
              <w:rPr>
                <w:bCs/>
              </w:rPr>
              <w:t>)</w:t>
            </w:r>
          </w:p>
        </w:tc>
      </w:tr>
      <w:tr w:rsidR="008B70B9" w:rsidRPr="00176251" w14:paraId="413237ED" w14:textId="77777777" w:rsidTr="00364E16">
        <w:tc>
          <w:tcPr>
            <w:tcW w:w="8337" w:type="dxa"/>
          </w:tcPr>
          <w:p w14:paraId="6BAC62C7" w14:textId="1BD69101" w:rsidR="008B70B9" w:rsidRPr="00176251" w:rsidRDefault="008B70B9" w:rsidP="008B70B9">
            <w:pPr>
              <w:spacing w:after="80"/>
              <w:rPr>
                <w:lang w:val="en-C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,j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+1</m:t>
                    </m:r>
                  </m:sup>
                </m:sSubSup>
                <m:r>
                  <w:rPr>
                    <w:rFonts w:ascii="Cambria Math" w:hAnsi="Cambria Math"/>
                  </w:rPr>
                  <m:t xml:space="preserve">= </m:t>
                </m:r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z</m:t>
                            </m:r>
                          </m:sub>
                        </m:sSub>
                      </m:e>
                      <m:sub>
                        <m:r>
                          <w:rPr>
                            <w:rFonts w:ascii="Cambria Math" w:hAnsi="Cambria Math"/>
                          </w:rPr>
                          <m:t>i,j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z</m:t>
                            </m:r>
                          </m:sub>
                        </m:sSub>
                      </m:e>
                      <m:sub>
                        <m:r>
                          <w:rPr>
                            <w:rFonts w:ascii="Cambria Math" w:hAnsi="Cambria Math"/>
                          </w:rPr>
                          <m:t>i-1,j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</w:rPr>
                      <m:t>∆r</m:t>
                    </m:r>
                  </m:den>
                </m:f>
              </m:oMath>
            </m:oMathPara>
          </w:p>
          <w:p w14:paraId="4F5663F4" w14:textId="77777777" w:rsidR="008B70B9" w:rsidRPr="00176251" w:rsidRDefault="008B70B9" w:rsidP="00364E16">
            <w:pPr>
              <w:spacing w:after="80"/>
            </w:pPr>
          </w:p>
        </w:tc>
        <w:tc>
          <w:tcPr>
            <w:tcW w:w="1028" w:type="dxa"/>
          </w:tcPr>
          <w:p w14:paraId="404564A0" w14:textId="2FF4A9A6" w:rsidR="008B70B9" w:rsidRPr="00176251" w:rsidRDefault="008B70B9" w:rsidP="00364E16">
            <w:pPr>
              <w:spacing w:after="80"/>
              <w:rPr>
                <w:bCs/>
              </w:rPr>
            </w:pPr>
            <w:r w:rsidRPr="00176251">
              <w:rPr>
                <w:bCs/>
                <w:lang w:val="en-CA"/>
              </w:rPr>
              <w:t>(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TYLEREF 1 \s </w:instrText>
            </w:r>
            <w:r w:rsidRPr="00176251">
              <w:rPr>
                <w:bCs/>
              </w:rPr>
              <w:fldChar w:fldCharType="separate"/>
            </w:r>
            <w:r w:rsidR="00064527">
              <w:rPr>
                <w:bCs/>
                <w:noProof/>
                <w:cs/>
              </w:rPr>
              <w:t>‎</w:t>
            </w:r>
            <w:r w:rsidR="00064527">
              <w:rPr>
                <w:bCs/>
                <w:noProof/>
              </w:rPr>
              <w:t>1</w:t>
            </w:r>
            <w:r w:rsidRPr="00176251">
              <w:fldChar w:fldCharType="end"/>
            </w:r>
            <w:r w:rsidRPr="00176251">
              <w:rPr>
                <w:bCs/>
              </w:rPr>
              <w:t>.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EQ Equation \* ARABIC \s 1 </w:instrText>
            </w:r>
            <w:r w:rsidRPr="00176251">
              <w:rPr>
                <w:bCs/>
              </w:rPr>
              <w:fldChar w:fldCharType="separate"/>
            </w:r>
            <w:r w:rsidR="00064527">
              <w:rPr>
                <w:bCs/>
                <w:noProof/>
              </w:rPr>
              <w:t>10</w:t>
            </w:r>
            <w:r w:rsidRPr="00176251">
              <w:fldChar w:fldCharType="end"/>
            </w:r>
            <w:r w:rsidRPr="00176251">
              <w:rPr>
                <w:bCs/>
              </w:rPr>
              <w:t>)</w:t>
            </w:r>
          </w:p>
        </w:tc>
      </w:tr>
    </w:tbl>
    <w:p w14:paraId="6863BFB1" w14:textId="38527BBD" w:rsidR="00C557D2" w:rsidRDefault="00C557D2" w:rsidP="00472236">
      <w:pPr>
        <w:rPr>
          <w:rtl/>
        </w:rPr>
      </w:pPr>
    </w:p>
    <w:p w14:paraId="4F61CB17" w14:textId="380BD8A0" w:rsidR="00C557D2" w:rsidRDefault="00C557D2" w:rsidP="00C557D2">
      <w:pPr>
        <w:pStyle w:val="ListParagraph"/>
        <w:numPr>
          <w:ilvl w:val="0"/>
          <w:numId w:val="43"/>
        </w:numPr>
      </w:pPr>
      <w:r>
        <w:t>Outflow:</w:t>
      </w:r>
    </w:p>
    <w:tbl>
      <w:tblPr>
        <w:tblStyle w:val="TableGrid"/>
        <w:tblW w:w="9365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37"/>
        <w:gridCol w:w="1028"/>
      </w:tblGrid>
      <w:tr w:rsidR="003634C5" w:rsidRPr="00176251" w14:paraId="29B685A4" w14:textId="77777777" w:rsidTr="00364E16">
        <w:tc>
          <w:tcPr>
            <w:tcW w:w="8337" w:type="dxa"/>
          </w:tcPr>
          <w:p w14:paraId="2A23ABA8" w14:textId="19CD3FF8" w:rsidR="003634C5" w:rsidRPr="00176251" w:rsidRDefault="003634C5" w:rsidP="003634C5">
            <w:pPr>
              <w:spacing w:after="80"/>
              <w:rPr>
                <w:lang w:val="en-CA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ω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z</m:t>
                    </m:r>
                  </m:den>
                </m:f>
                <m:r>
                  <w:rPr>
                    <w:rFonts w:ascii="Cambria Math" w:hAnsi="Cambria Math"/>
                  </w:rPr>
                  <m:t xml:space="preserve">= </m:t>
                </m:r>
                <m:r>
                  <w:rPr>
                    <w:rFonts w:ascii="Cambria Math" w:hAnsi="Cambria Math"/>
                  </w:rPr>
                  <m:t>0</m:t>
                </m:r>
              </m:oMath>
            </m:oMathPara>
          </w:p>
          <w:p w14:paraId="357D0ECB" w14:textId="77777777" w:rsidR="003634C5" w:rsidRPr="00176251" w:rsidRDefault="003634C5" w:rsidP="00364E16">
            <w:pPr>
              <w:spacing w:after="80"/>
            </w:pPr>
          </w:p>
        </w:tc>
        <w:tc>
          <w:tcPr>
            <w:tcW w:w="1028" w:type="dxa"/>
            <w:vAlign w:val="center"/>
          </w:tcPr>
          <w:p w14:paraId="19AD5585" w14:textId="66577A27" w:rsidR="003634C5" w:rsidRPr="00176251" w:rsidRDefault="003634C5" w:rsidP="00364E16">
            <w:pPr>
              <w:spacing w:after="80"/>
              <w:rPr>
                <w:bCs/>
              </w:rPr>
            </w:pPr>
            <w:r w:rsidRPr="00176251">
              <w:rPr>
                <w:bCs/>
                <w:lang w:val="en-CA"/>
              </w:rPr>
              <w:t>(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TYLEREF 1 \s </w:instrText>
            </w:r>
            <w:r w:rsidRPr="00176251">
              <w:rPr>
                <w:bCs/>
              </w:rPr>
              <w:fldChar w:fldCharType="separate"/>
            </w:r>
            <w:r w:rsidR="00064527">
              <w:rPr>
                <w:bCs/>
                <w:noProof/>
                <w:cs/>
              </w:rPr>
              <w:t>‎</w:t>
            </w:r>
            <w:r w:rsidR="00064527">
              <w:rPr>
                <w:bCs/>
                <w:noProof/>
              </w:rPr>
              <w:t>1</w:t>
            </w:r>
            <w:r w:rsidRPr="00176251">
              <w:fldChar w:fldCharType="end"/>
            </w:r>
            <w:r w:rsidRPr="00176251">
              <w:rPr>
                <w:bCs/>
              </w:rPr>
              <w:t>.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EQ Equation \* ARABIC \s 1 </w:instrText>
            </w:r>
            <w:r w:rsidRPr="00176251">
              <w:rPr>
                <w:bCs/>
              </w:rPr>
              <w:fldChar w:fldCharType="separate"/>
            </w:r>
            <w:r w:rsidR="00064527">
              <w:rPr>
                <w:bCs/>
                <w:noProof/>
              </w:rPr>
              <w:t>11</w:t>
            </w:r>
            <w:r w:rsidRPr="00176251">
              <w:fldChar w:fldCharType="end"/>
            </w:r>
            <w:r w:rsidRPr="00176251">
              <w:rPr>
                <w:bCs/>
              </w:rPr>
              <w:t>)</w:t>
            </w:r>
          </w:p>
        </w:tc>
      </w:tr>
      <w:tr w:rsidR="003634C5" w:rsidRPr="00176251" w14:paraId="5FB4BB73" w14:textId="77777777" w:rsidTr="00364E16">
        <w:tc>
          <w:tcPr>
            <w:tcW w:w="8337" w:type="dxa"/>
          </w:tcPr>
          <w:p w14:paraId="5A31B281" w14:textId="6FE841A7" w:rsidR="003634C5" w:rsidRPr="00176251" w:rsidRDefault="003634C5" w:rsidP="00364E16">
            <w:pPr>
              <w:spacing w:after="80"/>
              <w:rPr>
                <w:lang w:val="en-C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,j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+1</m:t>
                    </m:r>
                  </m:sup>
                </m:sSubSup>
                <m:r>
                  <w:rPr>
                    <w:rFonts w:ascii="Cambria Math" w:hAnsi="Cambria Math"/>
                  </w:rPr>
                  <m:t xml:space="preserve">= 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,j</m:t>
                    </m:r>
                    <m:r>
                      <w:rPr>
                        <w:rFonts w:ascii="Cambria Math" w:hAnsi="Cambria Math"/>
                      </w:rPr>
                      <m:t>-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+1</m:t>
                    </m:r>
                  </m:sup>
                </m:sSubSup>
              </m:oMath>
            </m:oMathPara>
          </w:p>
          <w:p w14:paraId="3F99D51B" w14:textId="77777777" w:rsidR="003634C5" w:rsidRPr="00176251" w:rsidRDefault="003634C5" w:rsidP="00364E16">
            <w:pPr>
              <w:spacing w:after="80"/>
            </w:pPr>
          </w:p>
        </w:tc>
        <w:tc>
          <w:tcPr>
            <w:tcW w:w="1028" w:type="dxa"/>
          </w:tcPr>
          <w:p w14:paraId="0B914946" w14:textId="29F3075C" w:rsidR="003634C5" w:rsidRPr="00176251" w:rsidRDefault="003634C5" w:rsidP="00364E16">
            <w:pPr>
              <w:spacing w:after="80"/>
              <w:rPr>
                <w:bCs/>
              </w:rPr>
            </w:pPr>
            <w:r w:rsidRPr="00176251">
              <w:rPr>
                <w:bCs/>
                <w:lang w:val="en-CA"/>
              </w:rPr>
              <w:t>(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TYLEREF 1 \s </w:instrText>
            </w:r>
            <w:r w:rsidRPr="00176251">
              <w:rPr>
                <w:bCs/>
              </w:rPr>
              <w:fldChar w:fldCharType="separate"/>
            </w:r>
            <w:r w:rsidR="00064527">
              <w:rPr>
                <w:bCs/>
                <w:noProof/>
                <w:cs/>
              </w:rPr>
              <w:t>‎</w:t>
            </w:r>
            <w:r w:rsidR="00064527">
              <w:rPr>
                <w:bCs/>
                <w:noProof/>
              </w:rPr>
              <w:t>1</w:t>
            </w:r>
            <w:r w:rsidRPr="00176251">
              <w:fldChar w:fldCharType="end"/>
            </w:r>
            <w:r w:rsidRPr="00176251">
              <w:rPr>
                <w:bCs/>
              </w:rPr>
              <w:t>.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EQ Equation \* ARABIC \s 1 </w:instrText>
            </w:r>
            <w:r w:rsidRPr="00176251">
              <w:rPr>
                <w:bCs/>
              </w:rPr>
              <w:fldChar w:fldCharType="separate"/>
            </w:r>
            <w:r w:rsidR="00064527">
              <w:rPr>
                <w:bCs/>
                <w:noProof/>
              </w:rPr>
              <w:t>12</w:t>
            </w:r>
            <w:r w:rsidRPr="00176251">
              <w:fldChar w:fldCharType="end"/>
            </w:r>
            <w:r w:rsidRPr="00176251">
              <w:rPr>
                <w:bCs/>
              </w:rPr>
              <w:t>)</w:t>
            </w:r>
          </w:p>
        </w:tc>
      </w:tr>
    </w:tbl>
    <w:p w14:paraId="3982455F" w14:textId="77777777" w:rsidR="00C557D2" w:rsidRDefault="00C557D2" w:rsidP="00C557D2">
      <w:pPr>
        <w:rPr>
          <w:rtl/>
        </w:rPr>
      </w:pPr>
    </w:p>
    <w:p w14:paraId="0E56CF95" w14:textId="4C263405" w:rsidR="00951AA6" w:rsidRDefault="00951AA6" w:rsidP="00E70732">
      <w:pPr>
        <w:pStyle w:val="ListParagraph"/>
        <w:numPr>
          <w:ilvl w:val="0"/>
          <w:numId w:val="43"/>
        </w:numPr>
        <w:tabs>
          <w:tab w:val="left" w:pos="634"/>
        </w:tabs>
      </w:pPr>
      <w:r>
        <w:lastRenderedPageBreak/>
        <w:t>Centerline:</w:t>
      </w:r>
    </w:p>
    <w:p w14:paraId="70A68392" w14:textId="64D2E1C4" w:rsidR="00E70732" w:rsidRDefault="00E70732" w:rsidP="00E70732">
      <w:pPr>
        <w:tabs>
          <w:tab w:val="left" w:pos="634"/>
        </w:tabs>
      </w:pPr>
    </w:p>
    <w:tbl>
      <w:tblPr>
        <w:tblStyle w:val="TableGrid"/>
        <w:tblW w:w="9365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37"/>
        <w:gridCol w:w="1028"/>
      </w:tblGrid>
      <w:tr w:rsidR="00E70732" w:rsidRPr="00176251" w14:paraId="68FB661B" w14:textId="77777777" w:rsidTr="00364E16">
        <w:tc>
          <w:tcPr>
            <w:tcW w:w="8337" w:type="dxa"/>
          </w:tcPr>
          <w:p w14:paraId="4AE4D47B" w14:textId="5D17C5D6" w:rsidR="00E70732" w:rsidRPr="00176251" w:rsidRDefault="00E70732" w:rsidP="00364E16">
            <w:pPr>
              <w:spacing w:after="80"/>
              <w:rPr>
                <w:lang w:val="en-CA"/>
              </w:rPr>
            </w:pPr>
            <m:oMathPara>
              <m:oMath>
                <m:r>
                  <w:rPr>
                    <w:rFonts w:ascii="Cambria Math" w:hAnsi="Cambria Math"/>
                  </w:rPr>
                  <m:t>ω</m:t>
                </m:r>
                <m:r>
                  <w:rPr>
                    <w:rFonts w:ascii="Cambria Math" w:hAnsi="Cambria Math"/>
                  </w:rPr>
                  <m:t xml:space="preserve">= </m:t>
                </m:r>
                <m:r>
                  <w:rPr>
                    <w:rFonts w:ascii="Cambria Math" w:hAnsi="Cambria Math"/>
                  </w:rPr>
                  <m:t>0</m:t>
                </m:r>
              </m:oMath>
            </m:oMathPara>
          </w:p>
          <w:p w14:paraId="47B84F7A" w14:textId="77777777" w:rsidR="00E70732" w:rsidRPr="00176251" w:rsidRDefault="00E70732" w:rsidP="00364E16">
            <w:pPr>
              <w:spacing w:after="80"/>
            </w:pPr>
          </w:p>
        </w:tc>
        <w:tc>
          <w:tcPr>
            <w:tcW w:w="1028" w:type="dxa"/>
            <w:vAlign w:val="center"/>
          </w:tcPr>
          <w:p w14:paraId="04CDDF47" w14:textId="75E5D986" w:rsidR="00E70732" w:rsidRPr="00176251" w:rsidRDefault="00E70732" w:rsidP="00364E16">
            <w:pPr>
              <w:spacing w:after="80"/>
              <w:rPr>
                <w:bCs/>
              </w:rPr>
            </w:pPr>
            <w:r w:rsidRPr="00176251">
              <w:rPr>
                <w:bCs/>
                <w:lang w:val="en-CA"/>
              </w:rPr>
              <w:t>(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TYLEREF 1 \s </w:instrText>
            </w:r>
            <w:r w:rsidRPr="00176251">
              <w:rPr>
                <w:bCs/>
              </w:rPr>
              <w:fldChar w:fldCharType="separate"/>
            </w:r>
            <w:r w:rsidR="00064527">
              <w:rPr>
                <w:bCs/>
                <w:noProof/>
                <w:cs/>
              </w:rPr>
              <w:t>‎</w:t>
            </w:r>
            <w:r w:rsidR="00064527">
              <w:rPr>
                <w:bCs/>
                <w:noProof/>
              </w:rPr>
              <w:t>1</w:t>
            </w:r>
            <w:r w:rsidRPr="00176251">
              <w:fldChar w:fldCharType="end"/>
            </w:r>
            <w:r w:rsidRPr="00176251">
              <w:rPr>
                <w:bCs/>
              </w:rPr>
              <w:t>.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EQ Equation \* ARABIC \s 1 </w:instrText>
            </w:r>
            <w:r w:rsidRPr="00176251">
              <w:rPr>
                <w:bCs/>
              </w:rPr>
              <w:fldChar w:fldCharType="separate"/>
            </w:r>
            <w:r w:rsidR="00064527">
              <w:rPr>
                <w:bCs/>
                <w:noProof/>
              </w:rPr>
              <w:t>13</w:t>
            </w:r>
            <w:r w:rsidRPr="00176251">
              <w:fldChar w:fldCharType="end"/>
            </w:r>
            <w:r w:rsidRPr="00176251">
              <w:rPr>
                <w:bCs/>
              </w:rPr>
              <w:t>)</w:t>
            </w:r>
          </w:p>
        </w:tc>
      </w:tr>
      <w:tr w:rsidR="00E70732" w:rsidRPr="00176251" w14:paraId="713FB054" w14:textId="77777777" w:rsidTr="00364E16">
        <w:tc>
          <w:tcPr>
            <w:tcW w:w="8337" w:type="dxa"/>
          </w:tcPr>
          <w:p w14:paraId="0F89064F" w14:textId="741C7962" w:rsidR="00E70732" w:rsidRPr="00176251" w:rsidRDefault="00E70732" w:rsidP="00E70732">
            <w:pPr>
              <w:spacing w:after="80"/>
              <w:rPr>
                <w:lang w:val="en-C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,j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+1</m:t>
                    </m:r>
                  </m:sup>
                </m:sSubSup>
                <m:r>
                  <w:rPr>
                    <w:rFonts w:ascii="Cambria Math" w:hAnsi="Cambria Math"/>
                  </w:rPr>
                  <m:t xml:space="preserve">= </m:t>
                </m:r>
                <m:r>
                  <w:rPr>
                    <w:rFonts w:ascii="Cambria Math" w:hAnsi="Cambria Math"/>
                  </w:rPr>
                  <m:t>0</m:t>
                </m:r>
              </m:oMath>
            </m:oMathPara>
          </w:p>
          <w:p w14:paraId="16C3B8C7" w14:textId="77777777" w:rsidR="00E70732" w:rsidRPr="00176251" w:rsidRDefault="00E70732" w:rsidP="00364E16">
            <w:pPr>
              <w:spacing w:after="80"/>
            </w:pPr>
          </w:p>
        </w:tc>
        <w:tc>
          <w:tcPr>
            <w:tcW w:w="1028" w:type="dxa"/>
          </w:tcPr>
          <w:p w14:paraId="6D9466FC" w14:textId="4A4CF45F" w:rsidR="00E70732" w:rsidRPr="00176251" w:rsidRDefault="00E70732" w:rsidP="00364E16">
            <w:pPr>
              <w:spacing w:after="80"/>
              <w:rPr>
                <w:bCs/>
              </w:rPr>
            </w:pPr>
            <w:r w:rsidRPr="00176251">
              <w:rPr>
                <w:bCs/>
                <w:lang w:val="en-CA"/>
              </w:rPr>
              <w:t>(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TYLEREF 1 \s </w:instrText>
            </w:r>
            <w:r w:rsidRPr="00176251">
              <w:rPr>
                <w:bCs/>
              </w:rPr>
              <w:fldChar w:fldCharType="separate"/>
            </w:r>
            <w:r w:rsidR="00064527">
              <w:rPr>
                <w:bCs/>
                <w:noProof/>
                <w:cs/>
              </w:rPr>
              <w:t>‎</w:t>
            </w:r>
            <w:r w:rsidR="00064527">
              <w:rPr>
                <w:bCs/>
                <w:noProof/>
              </w:rPr>
              <w:t>1</w:t>
            </w:r>
            <w:r w:rsidRPr="00176251">
              <w:fldChar w:fldCharType="end"/>
            </w:r>
            <w:r w:rsidRPr="00176251">
              <w:rPr>
                <w:bCs/>
              </w:rPr>
              <w:t>.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EQ Equation \* ARABIC \s 1 </w:instrText>
            </w:r>
            <w:r w:rsidRPr="00176251">
              <w:rPr>
                <w:bCs/>
              </w:rPr>
              <w:fldChar w:fldCharType="separate"/>
            </w:r>
            <w:r w:rsidR="00064527">
              <w:rPr>
                <w:bCs/>
                <w:noProof/>
              </w:rPr>
              <w:t>14</w:t>
            </w:r>
            <w:r w:rsidRPr="00176251">
              <w:fldChar w:fldCharType="end"/>
            </w:r>
            <w:r w:rsidRPr="00176251">
              <w:rPr>
                <w:bCs/>
              </w:rPr>
              <w:t>)</w:t>
            </w:r>
          </w:p>
        </w:tc>
      </w:tr>
    </w:tbl>
    <w:p w14:paraId="6DBFE422" w14:textId="1F4E8FC5" w:rsidR="00465440" w:rsidRDefault="00465440" w:rsidP="00E70732">
      <w:pPr>
        <w:tabs>
          <w:tab w:val="left" w:pos="634"/>
        </w:tabs>
        <w:rPr>
          <w:rtl/>
        </w:rPr>
      </w:pPr>
    </w:p>
    <w:p w14:paraId="23EE4B84" w14:textId="7F5C61DD" w:rsidR="00465440" w:rsidRDefault="00465440" w:rsidP="00465440">
      <w:pPr>
        <w:pStyle w:val="Heading3"/>
      </w:pPr>
      <w:r>
        <w:t>Radial Velocity</w:t>
      </w:r>
    </w:p>
    <w:p w14:paraId="16235100" w14:textId="01DD380D" w:rsidR="00465440" w:rsidRDefault="00465440" w:rsidP="00465440"/>
    <w:p w14:paraId="1EBC0552" w14:textId="77777777" w:rsidR="00465440" w:rsidRPr="00465440" w:rsidRDefault="00465440" w:rsidP="00465440">
      <w:pPr>
        <w:rPr>
          <w:rtl/>
        </w:rPr>
      </w:pPr>
    </w:p>
    <w:p w14:paraId="5F6B5BD2" w14:textId="6DFDB704" w:rsidR="00644628" w:rsidRDefault="00644628" w:rsidP="00644628">
      <w:r>
        <w:t xml:space="preserve">In order to solve </w:t>
      </w:r>
      <w:r>
        <w:t>radial velocity</w:t>
      </w:r>
      <w:r>
        <w:t>, we have:</w:t>
      </w:r>
    </w:p>
    <w:p w14:paraId="36BA9A04" w14:textId="329D11FD" w:rsidR="00687B39" w:rsidRDefault="00687B39" w:rsidP="00465440">
      <w:pPr>
        <w:rPr>
          <w:rtl/>
        </w:rPr>
      </w:pPr>
    </w:p>
    <w:tbl>
      <w:tblPr>
        <w:tblStyle w:val="TableGrid"/>
        <w:tblW w:w="9365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37"/>
        <w:gridCol w:w="1028"/>
      </w:tblGrid>
      <w:tr w:rsidR="00687B39" w:rsidRPr="00176251" w14:paraId="75C4EEF2" w14:textId="77777777" w:rsidTr="00364E16">
        <w:tc>
          <w:tcPr>
            <w:tcW w:w="6570" w:type="dxa"/>
          </w:tcPr>
          <w:p w14:paraId="4A2042EF" w14:textId="1683E8DF" w:rsidR="00687B39" w:rsidRPr="00176251" w:rsidRDefault="00687B39" w:rsidP="00687B39">
            <w:pPr>
              <w:spacing w:after="80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r</m:t>
                    </m:r>
                  </m:den>
                </m:f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∂r</m:t>
                    </m:r>
                  </m:den>
                </m:f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ω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z</m:t>
                    </m:r>
                  </m:den>
                </m:f>
                <m: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810" w:type="dxa"/>
            <w:vAlign w:val="center"/>
          </w:tcPr>
          <w:p w14:paraId="52B49BAC" w14:textId="77777777" w:rsidR="00687B39" w:rsidRPr="00176251" w:rsidRDefault="00687B39" w:rsidP="00364E16">
            <w:pPr>
              <w:spacing w:after="80"/>
              <w:rPr>
                <w:bCs/>
              </w:rPr>
            </w:pPr>
            <w:r w:rsidRPr="00176251">
              <w:rPr>
                <w:bCs/>
                <w:lang w:val="en-CA"/>
              </w:rPr>
              <w:t>(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TYLEREF 1 \s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  <w:cs/>
              </w:rPr>
              <w:t>‎</w:t>
            </w:r>
            <w:r>
              <w:rPr>
                <w:bCs/>
                <w:noProof/>
              </w:rPr>
              <w:t>1</w:t>
            </w:r>
            <w:r w:rsidRPr="00176251">
              <w:fldChar w:fldCharType="end"/>
            </w:r>
            <w:r w:rsidRPr="00176251">
              <w:rPr>
                <w:bCs/>
              </w:rPr>
              <w:t>.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EQ Equation \* ARABIC \s 1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</w:rPr>
              <w:t>4</w:t>
            </w:r>
            <w:r w:rsidRPr="00176251">
              <w:fldChar w:fldCharType="end"/>
            </w:r>
            <w:r w:rsidRPr="00176251">
              <w:rPr>
                <w:bCs/>
              </w:rPr>
              <w:t>)</w:t>
            </w:r>
          </w:p>
        </w:tc>
      </w:tr>
    </w:tbl>
    <w:p w14:paraId="4EC7D9F8" w14:textId="0A536333" w:rsidR="00687B39" w:rsidRDefault="00687B39" w:rsidP="00687B39">
      <w:pPr>
        <w:rPr>
          <w:rtl/>
        </w:rPr>
      </w:pPr>
    </w:p>
    <w:p w14:paraId="3C115C31" w14:textId="6436A3A8" w:rsidR="00687B39" w:rsidRDefault="00687B39" w:rsidP="00687B39">
      <w:pPr>
        <w:rPr>
          <w:rtl/>
        </w:rPr>
      </w:pPr>
    </w:p>
    <w:p w14:paraId="1F3148D0" w14:textId="50E3E43F" w:rsidR="00E70732" w:rsidRDefault="00E525FF" w:rsidP="00E525FF">
      <w:r>
        <w:t xml:space="preserve">Now we should write finite difference </w:t>
      </w:r>
      <w:r>
        <w:t>discretization</w:t>
      </w:r>
      <w:r>
        <w:t xml:space="preserve"> for above equation.</w:t>
      </w:r>
    </w:p>
    <w:p w14:paraId="51B81489" w14:textId="77777777" w:rsidR="007F1B1E" w:rsidRDefault="007F1B1E" w:rsidP="00E525FF"/>
    <w:p w14:paraId="24180B26" w14:textId="5FDF0189" w:rsidR="00E525FF" w:rsidRDefault="00E525FF" w:rsidP="00E525FF">
      <w:pPr>
        <w:pStyle w:val="ListParagraph"/>
        <w:numPr>
          <w:ilvl w:val="0"/>
          <w:numId w:val="43"/>
        </w:numPr>
      </w:pPr>
      <w:r>
        <w:t>Middle points:</w:t>
      </w:r>
    </w:p>
    <w:p w14:paraId="094AD04C" w14:textId="20024186" w:rsidR="007F1B1E" w:rsidRDefault="007F1B1E" w:rsidP="00B6510D">
      <w:pPr>
        <w:rPr>
          <w:rtl/>
        </w:rPr>
      </w:pPr>
    </w:p>
    <w:tbl>
      <w:tblPr>
        <w:tblStyle w:val="TableGrid"/>
        <w:tblW w:w="9365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37"/>
        <w:gridCol w:w="1028"/>
      </w:tblGrid>
      <w:tr w:rsidR="007F1B1E" w:rsidRPr="00176251" w14:paraId="3589900F" w14:textId="77777777" w:rsidTr="00364E16">
        <w:tc>
          <w:tcPr>
            <w:tcW w:w="6570" w:type="dxa"/>
          </w:tcPr>
          <w:p w14:paraId="4E8A375F" w14:textId="46A826CA" w:rsidR="007F1B1E" w:rsidRPr="00176251" w:rsidRDefault="007F1B1E" w:rsidP="006B0274">
            <w:pPr>
              <w:spacing w:after="80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sub>
                        </m:sSub>
                      </m:e>
                      <m:sub>
                        <m:r>
                          <w:rPr>
                            <w:rFonts w:ascii="Cambria Math" w:hAnsi="Cambria Math"/>
                          </w:rPr>
                          <m:t>i+1,j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-2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sub>
                        </m:sSub>
                      </m:e>
                      <m:sub>
                        <m:r>
                          <w:rPr>
                            <w:rFonts w:ascii="Cambria Math" w:hAnsi="Cambria Math"/>
                          </w:rPr>
                          <m:t>i,j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sub>
                        </m:sSub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1,j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bSup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∆r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sub>
                        </m:sSub>
                      </m:e>
                      <m:sub>
                        <m:r>
                          <w:rPr>
                            <w:rFonts w:ascii="Cambria Math" w:hAnsi="Cambria Math"/>
                          </w:rPr>
                          <m:t>i,j</m:t>
                        </m:r>
                        <m:r>
                          <w:rPr>
                            <w:rFonts w:ascii="Cambria Math" w:hAnsi="Cambria Math"/>
                          </w:rPr>
                          <m:t>+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-2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sub>
                        </m:sSub>
                      </m:e>
                      <m:sub>
                        <m:r>
                          <w:rPr>
                            <w:rFonts w:ascii="Cambria Math" w:hAnsi="Cambria Math"/>
                          </w:rPr>
                          <m:t>i,j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sub>
                        </m:sSub>
                      </m:e>
                      <m:sub>
                        <m:r>
                          <w:rPr>
                            <w:rFonts w:ascii="Cambria Math" w:hAnsi="Cambria Math"/>
                          </w:rPr>
                          <m:t>i,j</m:t>
                        </m:r>
                        <m:r>
                          <w:rPr>
                            <w:rFonts w:ascii="Cambria Math" w:hAnsi="Cambria Math"/>
                          </w:rPr>
                          <m:t>-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bSup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∆</m:t>
                        </m:r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sub>
                        </m:sSub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  <m:r>
                          <w:rPr>
                            <w:rFonts w:ascii="Cambria Math" w:hAnsi="Cambria Math"/>
                          </w:rPr>
                          <m:t>+1</m:t>
                        </m:r>
                        <m:r>
                          <w:rPr>
                            <w:rFonts w:ascii="Cambria Math" w:hAnsi="Cambria Math"/>
                          </w:rPr>
                          <m:t>,j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sub>
                        </m:sSub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  <m:r>
                          <w:rPr>
                            <w:rFonts w:ascii="Cambria Math" w:hAnsi="Cambria Math"/>
                          </w:rPr>
                          <m:t>-1</m:t>
                        </m:r>
                        <m:r>
                          <w:rPr>
                            <w:rFonts w:ascii="Cambria Math" w:hAnsi="Cambria Math"/>
                          </w:rPr>
                          <m:t>,j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</w:rPr>
                      <m:t>2∆r</m:t>
                    </m:r>
                  </m:den>
                </m:f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b>
                    </m:sSub>
                  </m:e>
                  <m:sub>
                    <m:r>
                      <w:rPr>
                        <w:rFonts w:ascii="Cambria Math" w:hAnsi="Cambria Math"/>
                      </w:rPr>
                      <m:t>i,j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ω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,j</m:t>
                        </m:r>
                        <m:r>
                          <w:rPr>
                            <w:rFonts w:ascii="Cambria Math" w:hAnsi="Cambria Math"/>
                          </w:rPr>
                          <m:t>+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+1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ω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,j</m:t>
                        </m:r>
                        <m:r>
                          <w:rPr>
                            <w:rFonts w:ascii="Cambria Math" w:hAnsi="Cambria Math"/>
                          </w:rPr>
                          <m:t>-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+1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</w:rPr>
                      <m:t>2∆z</m:t>
                    </m:r>
                  </m:den>
                </m:f>
                <m: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810" w:type="dxa"/>
            <w:vAlign w:val="center"/>
          </w:tcPr>
          <w:p w14:paraId="277B055D" w14:textId="77777777" w:rsidR="007F1B1E" w:rsidRPr="00176251" w:rsidRDefault="007F1B1E" w:rsidP="00364E16">
            <w:pPr>
              <w:spacing w:after="80"/>
              <w:rPr>
                <w:bCs/>
              </w:rPr>
            </w:pPr>
            <w:r w:rsidRPr="00176251">
              <w:rPr>
                <w:bCs/>
                <w:lang w:val="en-CA"/>
              </w:rPr>
              <w:t>(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TYLEREF 1 \s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  <w:cs/>
              </w:rPr>
              <w:t>‎</w:t>
            </w:r>
            <w:r>
              <w:rPr>
                <w:bCs/>
                <w:noProof/>
              </w:rPr>
              <w:t>1</w:t>
            </w:r>
            <w:r w:rsidRPr="00176251">
              <w:fldChar w:fldCharType="end"/>
            </w:r>
            <w:r w:rsidRPr="00176251">
              <w:rPr>
                <w:bCs/>
              </w:rPr>
              <w:t>.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EQ Equation \* ARABIC \s 1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</w:rPr>
              <w:t>4</w:t>
            </w:r>
            <w:r w:rsidRPr="00176251">
              <w:fldChar w:fldCharType="end"/>
            </w:r>
            <w:r w:rsidRPr="00176251">
              <w:rPr>
                <w:bCs/>
              </w:rPr>
              <w:t>)</w:t>
            </w:r>
          </w:p>
        </w:tc>
      </w:tr>
    </w:tbl>
    <w:p w14:paraId="0C736370" w14:textId="77777777" w:rsidR="007F1B1E" w:rsidRPr="007F1B1E" w:rsidRDefault="007F1B1E" w:rsidP="007F1B1E">
      <w:pPr>
        <w:rPr>
          <w:rtl/>
        </w:rPr>
      </w:pPr>
    </w:p>
    <w:p w14:paraId="2A4553E5" w14:textId="77777777" w:rsidR="007F1B1E" w:rsidRPr="007F1B1E" w:rsidRDefault="007F1B1E" w:rsidP="007F1B1E">
      <w:pPr>
        <w:rPr>
          <w:rtl/>
        </w:rPr>
      </w:pPr>
    </w:p>
    <w:tbl>
      <w:tblPr>
        <w:tblStyle w:val="TableGrid"/>
        <w:tblW w:w="9365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37"/>
        <w:gridCol w:w="1028"/>
      </w:tblGrid>
      <w:tr w:rsidR="003F5D6E" w:rsidRPr="00176251" w14:paraId="61809262" w14:textId="77777777" w:rsidTr="00364E16">
        <w:tc>
          <w:tcPr>
            <w:tcW w:w="6570" w:type="dxa"/>
          </w:tcPr>
          <w:p w14:paraId="764F8CF3" w14:textId="1CEF9619" w:rsidR="003F5D6E" w:rsidRPr="00176251" w:rsidRDefault="003F5D6E" w:rsidP="00835E82">
            <w:pPr>
              <w:spacing w:after="80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b>
                    </m:sSub>
                  </m:e>
                  <m:sub>
                    <m:r>
                      <w:rPr>
                        <w:rFonts w:ascii="Cambria Math" w:hAnsi="Cambria Math"/>
                      </w:rPr>
                      <m:t>i,j-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</m:t>
                    </m:r>
                  </m:sup>
                </m:sSubSup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∆z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w:rPr>
                    <w:rFonts w:ascii="Cambria Math" w:hAnsi="Cambria Math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b>
                    </m:sSub>
                  </m:e>
                  <m:sub>
                    <m:r>
                      <w:rPr>
                        <w:rFonts w:ascii="Cambria Math" w:hAnsi="Cambria Math"/>
                      </w:rPr>
                      <m:t>i-1,j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</m:t>
                    </m:r>
                  </m:sup>
                </m:sSubSup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∆r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2∆r</m:t>
                        </m:r>
                      </m:den>
                    </m:f>
                  </m:e>
                </m:d>
                <m:r>
                  <w:rPr>
                    <w:rFonts w:ascii="Cambria Math" w:hAnsi="Cambria Math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b>
                    </m:sSub>
                  </m:e>
                  <m:sub>
                    <m:r>
                      <w:rPr>
                        <w:rFonts w:ascii="Cambria Math" w:hAnsi="Cambria Math"/>
                      </w:rPr>
                      <m:t>i,j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</m:t>
                    </m:r>
                  </m:sup>
                </m:sSubSup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-2</m:t>
                        </m:r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∆z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-2</m:t>
                        </m:r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∆r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w:rPr>
                    <w:rFonts w:ascii="Cambria Math" w:hAnsi="Cambria Math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b>
                    </m:sSub>
                  </m:e>
                  <m:sub>
                    <m:r>
                      <w:rPr>
                        <w:rFonts w:ascii="Cambria Math" w:hAnsi="Cambria Math"/>
                      </w:rPr>
                      <m:t>i,j</m:t>
                    </m:r>
                    <m: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</m:t>
                    </m:r>
                  </m:sup>
                </m:sSubSup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∆z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w:rPr>
                    <w:rFonts w:ascii="Cambria Math" w:hAnsi="Cambria Math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b>
                    </m:sSub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1,j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</m:t>
                    </m:r>
                  </m:sup>
                </m:sSubSup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∆r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2∆r</m:t>
                        </m:r>
                      </m:den>
                    </m:f>
                  </m:e>
                </m:d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ω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,j+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+1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ω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,j-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+1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</w:rPr>
                      <m:t>2∆z</m:t>
                    </m:r>
                  </m:den>
                </m:f>
                <m: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810" w:type="dxa"/>
            <w:vAlign w:val="center"/>
          </w:tcPr>
          <w:p w14:paraId="64DF31A6" w14:textId="77777777" w:rsidR="003F5D6E" w:rsidRPr="00176251" w:rsidRDefault="003F5D6E" w:rsidP="00364E16">
            <w:pPr>
              <w:spacing w:after="80"/>
              <w:rPr>
                <w:bCs/>
              </w:rPr>
            </w:pPr>
            <w:r w:rsidRPr="00176251">
              <w:rPr>
                <w:bCs/>
                <w:lang w:val="en-CA"/>
              </w:rPr>
              <w:t>(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TYLEREF 1 \s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  <w:cs/>
              </w:rPr>
              <w:t>‎</w:t>
            </w:r>
            <w:r>
              <w:rPr>
                <w:bCs/>
                <w:noProof/>
              </w:rPr>
              <w:t>1</w:t>
            </w:r>
            <w:r w:rsidRPr="00176251">
              <w:fldChar w:fldCharType="end"/>
            </w:r>
            <w:r w:rsidRPr="00176251">
              <w:rPr>
                <w:bCs/>
              </w:rPr>
              <w:t>.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EQ Equation \* ARABIC \s 1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</w:rPr>
              <w:t>4</w:t>
            </w:r>
            <w:r w:rsidRPr="00176251">
              <w:fldChar w:fldCharType="end"/>
            </w:r>
            <w:r w:rsidRPr="00176251">
              <w:rPr>
                <w:bCs/>
              </w:rPr>
              <w:t>)</w:t>
            </w:r>
          </w:p>
        </w:tc>
      </w:tr>
    </w:tbl>
    <w:p w14:paraId="455F2490" w14:textId="28DE8E02" w:rsidR="007F1B1E" w:rsidRPr="007F1B1E" w:rsidRDefault="007F1B1E" w:rsidP="007F1B1E">
      <w:pPr>
        <w:tabs>
          <w:tab w:val="left" w:pos="1670"/>
        </w:tabs>
        <w:rPr>
          <w:rtl/>
        </w:rPr>
      </w:pPr>
      <w:r>
        <w:tab/>
      </w:r>
    </w:p>
    <w:p w14:paraId="0FCB01FF" w14:textId="7F65EE8A" w:rsidR="00AA05EE" w:rsidRDefault="00AA05EE" w:rsidP="00AA05EE">
      <w:pPr>
        <w:pStyle w:val="ListParagraph"/>
        <w:numPr>
          <w:ilvl w:val="0"/>
          <w:numId w:val="43"/>
        </w:numPr>
      </w:pPr>
      <w:r>
        <w:t>Inflow</w:t>
      </w:r>
      <w:r>
        <w:t>, wall, and centerline</w:t>
      </w:r>
      <w:r>
        <w:t>:</w:t>
      </w:r>
    </w:p>
    <w:p w14:paraId="7A183D4B" w14:textId="77777777" w:rsidR="00AA05EE" w:rsidRDefault="00AA05EE" w:rsidP="00AA05EE">
      <w:pPr>
        <w:rPr>
          <w:rtl/>
        </w:rPr>
      </w:pPr>
    </w:p>
    <w:p w14:paraId="0EF46627" w14:textId="77777777" w:rsidR="00AA05EE" w:rsidRDefault="00AA05EE" w:rsidP="00AA05EE">
      <w:pPr>
        <w:rPr>
          <w:rtl/>
        </w:rPr>
      </w:pPr>
    </w:p>
    <w:tbl>
      <w:tblPr>
        <w:tblStyle w:val="TableGrid"/>
        <w:tblW w:w="9365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37"/>
        <w:gridCol w:w="1028"/>
      </w:tblGrid>
      <w:tr w:rsidR="00AA05EE" w:rsidRPr="00176251" w14:paraId="63BD2A62" w14:textId="77777777" w:rsidTr="00364E16">
        <w:tc>
          <w:tcPr>
            <w:tcW w:w="8337" w:type="dxa"/>
          </w:tcPr>
          <w:p w14:paraId="50FF9C0A" w14:textId="48AFE73F" w:rsidR="00AA05EE" w:rsidRPr="00176251" w:rsidRDefault="005B0335" w:rsidP="00AA05EE">
            <w:pPr>
              <w:spacing w:after="80"/>
              <w:rPr>
                <w:lang w:val="en-C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b>
                    </m:sSub>
                  </m:e>
                  <m:sub>
                    <m:r>
                      <w:rPr>
                        <w:rFonts w:ascii="Cambria Math" w:hAnsi="Cambria Math"/>
                      </w:rPr>
                      <m:t>i,j</m:t>
                    </m:r>
                  </m:sub>
                </m:sSub>
                <m:r>
                  <w:rPr>
                    <w:rFonts w:ascii="Cambria Math" w:hAnsi="Cambria Math"/>
                  </w:rPr>
                  <m:t>=0</m:t>
                </m:r>
              </m:oMath>
            </m:oMathPara>
          </w:p>
          <w:p w14:paraId="79121C79" w14:textId="77777777" w:rsidR="00AA05EE" w:rsidRPr="00176251" w:rsidRDefault="00AA05EE" w:rsidP="00364E16">
            <w:pPr>
              <w:spacing w:after="80"/>
            </w:pPr>
          </w:p>
        </w:tc>
        <w:tc>
          <w:tcPr>
            <w:tcW w:w="1028" w:type="dxa"/>
            <w:vAlign w:val="center"/>
          </w:tcPr>
          <w:p w14:paraId="46DB3CED" w14:textId="77777777" w:rsidR="00AA05EE" w:rsidRPr="00176251" w:rsidRDefault="00AA05EE" w:rsidP="00364E16">
            <w:pPr>
              <w:spacing w:after="80"/>
              <w:rPr>
                <w:bCs/>
              </w:rPr>
            </w:pPr>
            <w:r w:rsidRPr="00176251">
              <w:rPr>
                <w:bCs/>
                <w:lang w:val="en-CA"/>
              </w:rPr>
              <w:t>(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TYLEREF 1 \s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  <w:cs/>
              </w:rPr>
              <w:t>‎</w:t>
            </w:r>
            <w:r>
              <w:rPr>
                <w:bCs/>
                <w:noProof/>
              </w:rPr>
              <w:t>1</w:t>
            </w:r>
            <w:r w:rsidRPr="00176251">
              <w:fldChar w:fldCharType="end"/>
            </w:r>
            <w:r w:rsidRPr="00176251">
              <w:rPr>
                <w:bCs/>
              </w:rPr>
              <w:t>.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EQ Equation \* ARABIC \s 1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</w:rPr>
              <w:t>7</w:t>
            </w:r>
            <w:r w:rsidRPr="00176251">
              <w:fldChar w:fldCharType="end"/>
            </w:r>
            <w:r w:rsidRPr="00176251">
              <w:rPr>
                <w:bCs/>
              </w:rPr>
              <w:t>)</w:t>
            </w:r>
          </w:p>
        </w:tc>
      </w:tr>
      <w:tr w:rsidR="00AA05EE" w:rsidRPr="00176251" w14:paraId="076B07B9" w14:textId="77777777" w:rsidTr="00364E16">
        <w:tc>
          <w:tcPr>
            <w:tcW w:w="8337" w:type="dxa"/>
          </w:tcPr>
          <w:p w14:paraId="5D0725A7" w14:textId="77777777" w:rsidR="00AA05EE" w:rsidRPr="00176251" w:rsidRDefault="00AA05EE" w:rsidP="00364E16">
            <w:pPr>
              <w:spacing w:after="80"/>
            </w:pPr>
          </w:p>
        </w:tc>
        <w:tc>
          <w:tcPr>
            <w:tcW w:w="1028" w:type="dxa"/>
          </w:tcPr>
          <w:p w14:paraId="763C6E94" w14:textId="120CEC24" w:rsidR="00AA05EE" w:rsidRPr="00176251" w:rsidRDefault="00AA05EE" w:rsidP="00364E16">
            <w:pPr>
              <w:spacing w:after="80"/>
              <w:rPr>
                <w:bCs/>
              </w:rPr>
            </w:pPr>
          </w:p>
        </w:tc>
      </w:tr>
    </w:tbl>
    <w:p w14:paraId="45BD95EB" w14:textId="51920D4D" w:rsidR="00AA05EE" w:rsidRDefault="00AA05EE" w:rsidP="005B0335">
      <w:pPr>
        <w:rPr>
          <w:rtl/>
        </w:rPr>
      </w:pPr>
    </w:p>
    <w:p w14:paraId="152D29BF" w14:textId="77777777" w:rsidR="00AA05EE" w:rsidRDefault="00AA05EE" w:rsidP="00AA05EE">
      <w:pPr>
        <w:pStyle w:val="ListParagraph"/>
        <w:numPr>
          <w:ilvl w:val="0"/>
          <w:numId w:val="43"/>
        </w:numPr>
      </w:pPr>
      <w:r>
        <w:t>Outflow:</w:t>
      </w:r>
    </w:p>
    <w:tbl>
      <w:tblPr>
        <w:tblStyle w:val="TableGrid"/>
        <w:tblW w:w="9365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37"/>
        <w:gridCol w:w="1028"/>
      </w:tblGrid>
      <w:tr w:rsidR="00AA05EE" w:rsidRPr="00176251" w14:paraId="1E2F0197" w14:textId="77777777" w:rsidTr="00364E16">
        <w:tc>
          <w:tcPr>
            <w:tcW w:w="8337" w:type="dxa"/>
          </w:tcPr>
          <w:p w14:paraId="00A741E8" w14:textId="117C22F4" w:rsidR="00AA05EE" w:rsidRPr="00176251" w:rsidRDefault="00AA05EE" w:rsidP="00AB281D">
            <w:pPr>
              <w:spacing w:after="80"/>
              <w:rPr>
                <w:lang w:val="en-CA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∂z</m:t>
                    </m:r>
                  </m:den>
                </m:f>
                <m:r>
                  <w:rPr>
                    <w:rFonts w:ascii="Cambria Math" w:hAnsi="Cambria Math"/>
                  </w:rPr>
                  <m:t xml:space="preserve">= </m:t>
                </m:r>
                <m:r>
                  <w:rPr>
                    <w:rFonts w:ascii="Cambria Math" w:hAnsi="Cambria Math"/>
                  </w:rPr>
                  <m:t>0</m:t>
                </m:r>
              </m:oMath>
            </m:oMathPara>
          </w:p>
          <w:p w14:paraId="2B9819A1" w14:textId="77777777" w:rsidR="00AA05EE" w:rsidRPr="00176251" w:rsidRDefault="00AA05EE" w:rsidP="00364E16">
            <w:pPr>
              <w:spacing w:after="80"/>
            </w:pPr>
          </w:p>
        </w:tc>
        <w:tc>
          <w:tcPr>
            <w:tcW w:w="1028" w:type="dxa"/>
            <w:vAlign w:val="center"/>
          </w:tcPr>
          <w:p w14:paraId="051BFFBF" w14:textId="77777777" w:rsidR="00AA05EE" w:rsidRPr="00176251" w:rsidRDefault="00AA05EE" w:rsidP="00364E16">
            <w:pPr>
              <w:spacing w:after="80"/>
              <w:rPr>
                <w:bCs/>
              </w:rPr>
            </w:pPr>
            <w:r w:rsidRPr="00176251">
              <w:rPr>
                <w:bCs/>
                <w:lang w:val="en-CA"/>
              </w:rPr>
              <w:t>(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TYLEREF 1 \s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  <w:cs/>
              </w:rPr>
              <w:t>‎</w:t>
            </w:r>
            <w:r>
              <w:rPr>
                <w:bCs/>
                <w:noProof/>
              </w:rPr>
              <w:t>1</w:t>
            </w:r>
            <w:r w:rsidRPr="00176251">
              <w:fldChar w:fldCharType="end"/>
            </w:r>
            <w:r w:rsidRPr="00176251">
              <w:rPr>
                <w:bCs/>
              </w:rPr>
              <w:t>.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EQ Equation \* ARABIC \s 1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</w:rPr>
              <w:t>11</w:t>
            </w:r>
            <w:r w:rsidRPr="00176251">
              <w:fldChar w:fldCharType="end"/>
            </w:r>
            <w:r w:rsidRPr="00176251">
              <w:rPr>
                <w:bCs/>
              </w:rPr>
              <w:t>)</w:t>
            </w:r>
          </w:p>
        </w:tc>
      </w:tr>
      <w:tr w:rsidR="00AA05EE" w:rsidRPr="00176251" w14:paraId="190A9C69" w14:textId="77777777" w:rsidTr="00364E16">
        <w:tc>
          <w:tcPr>
            <w:tcW w:w="8337" w:type="dxa"/>
          </w:tcPr>
          <w:p w14:paraId="0C5CCCB9" w14:textId="6034E16D" w:rsidR="00AA05EE" w:rsidRPr="00176251" w:rsidRDefault="00AB281D" w:rsidP="00364E16">
            <w:pPr>
              <w:spacing w:after="80"/>
              <w:rPr>
                <w:lang w:val="en-C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b>
                    </m:sSub>
                  </m:e>
                  <m:sub>
                    <m:r>
                      <w:rPr>
                        <w:rFonts w:ascii="Cambria Math" w:hAnsi="Cambria Math"/>
                      </w:rPr>
                      <m:t>i,j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b>
                    </m:sSub>
                  </m:e>
                  <m:sub>
                    <m:r>
                      <w:rPr>
                        <w:rFonts w:ascii="Cambria Math" w:hAnsi="Cambria Math"/>
                      </w:rPr>
                      <m:t>i,j</m:t>
                    </m:r>
                    <m:r>
                      <w:rPr>
                        <w:rFonts w:ascii="Cambria Math" w:hAnsi="Cambria Math"/>
                      </w:rPr>
                      <m:t>-1</m:t>
                    </m:r>
                  </m:sub>
                </m:sSub>
              </m:oMath>
            </m:oMathPara>
          </w:p>
          <w:p w14:paraId="5F267C48" w14:textId="77777777" w:rsidR="00AA05EE" w:rsidRPr="00176251" w:rsidRDefault="00AA05EE" w:rsidP="00364E16">
            <w:pPr>
              <w:spacing w:after="80"/>
            </w:pPr>
          </w:p>
        </w:tc>
        <w:tc>
          <w:tcPr>
            <w:tcW w:w="1028" w:type="dxa"/>
          </w:tcPr>
          <w:p w14:paraId="627AB8A6" w14:textId="77777777" w:rsidR="00AA05EE" w:rsidRPr="00176251" w:rsidRDefault="00AA05EE" w:rsidP="00364E16">
            <w:pPr>
              <w:spacing w:after="80"/>
              <w:rPr>
                <w:bCs/>
              </w:rPr>
            </w:pPr>
            <w:r w:rsidRPr="00176251">
              <w:rPr>
                <w:bCs/>
                <w:lang w:val="en-CA"/>
              </w:rPr>
              <w:t>(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TYLEREF 1 \s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  <w:cs/>
              </w:rPr>
              <w:t>‎</w:t>
            </w:r>
            <w:r>
              <w:rPr>
                <w:bCs/>
                <w:noProof/>
              </w:rPr>
              <w:t>1</w:t>
            </w:r>
            <w:r w:rsidRPr="00176251">
              <w:fldChar w:fldCharType="end"/>
            </w:r>
            <w:r w:rsidRPr="00176251">
              <w:rPr>
                <w:bCs/>
              </w:rPr>
              <w:t>.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EQ Equation \* ARABIC \s 1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</w:rPr>
              <w:t>12</w:t>
            </w:r>
            <w:r w:rsidRPr="00176251">
              <w:fldChar w:fldCharType="end"/>
            </w:r>
            <w:r w:rsidRPr="00176251">
              <w:rPr>
                <w:bCs/>
              </w:rPr>
              <w:t>)</w:t>
            </w:r>
          </w:p>
        </w:tc>
      </w:tr>
    </w:tbl>
    <w:p w14:paraId="11986E73" w14:textId="5E9EC4B3" w:rsidR="007F1B1E" w:rsidRDefault="007F1B1E" w:rsidP="007F1B1E">
      <w:pPr>
        <w:rPr>
          <w:rtl/>
        </w:rPr>
      </w:pPr>
    </w:p>
    <w:p w14:paraId="0BECEB5C" w14:textId="3D84821F" w:rsidR="007F1B1E" w:rsidRDefault="00606ACC" w:rsidP="00606ACC">
      <w:pPr>
        <w:pStyle w:val="Heading3"/>
        <w:rPr>
          <w:rtl/>
        </w:rPr>
      </w:pPr>
      <w:r>
        <w:t>Axial velocity</w:t>
      </w:r>
      <w:r w:rsidR="007F1B1E">
        <w:tab/>
      </w:r>
    </w:p>
    <w:p w14:paraId="0089C3B6" w14:textId="2BCAC948" w:rsidR="00606ACC" w:rsidRDefault="007F1B1E" w:rsidP="007F1B1E">
      <w:pPr>
        <w:tabs>
          <w:tab w:val="left" w:pos="1728"/>
        </w:tabs>
        <w:rPr>
          <w:rtl/>
        </w:rPr>
      </w:pPr>
      <w:r>
        <w:tab/>
      </w:r>
    </w:p>
    <w:p w14:paraId="1D98A6E6" w14:textId="10EE5BB4" w:rsidR="00606ACC" w:rsidRDefault="00606ACC" w:rsidP="00606ACC">
      <w:pPr>
        <w:rPr>
          <w:rtl/>
        </w:rPr>
      </w:pPr>
    </w:p>
    <w:p w14:paraId="2792E7DC" w14:textId="629E2318" w:rsidR="00606ACC" w:rsidRDefault="00606ACC" w:rsidP="00606ACC">
      <w:r>
        <w:t xml:space="preserve">In order to solve radial velocity, we </w:t>
      </w:r>
      <w:r>
        <w:t>should use continuity equation</w:t>
      </w:r>
      <w:r>
        <w:t>:</w:t>
      </w:r>
    </w:p>
    <w:p w14:paraId="49D5B63E" w14:textId="77777777" w:rsidR="00606ACC" w:rsidRDefault="00606ACC" w:rsidP="00606ACC">
      <w:pPr>
        <w:rPr>
          <w:rtl/>
        </w:rPr>
      </w:pPr>
    </w:p>
    <w:tbl>
      <w:tblPr>
        <w:tblStyle w:val="TableGrid"/>
        <w:tblW w:w="9365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37"/>
        <w:gridCol w:w="1028"/>
      </w:tblGrid>
      <w:tr w:rsidR="00606ACC" w:rsidRPr="00176251" w14:paraId="5C9C01C4" w14:textId="77777777" w:rsidTr="00EC30CE">
        <w:tc>
          <w:tcPr>
            <w:tcW w:w="8337" w:type="dxa"/>
          </w:tcPr>
          <w:p w14:paraId="26BD41C4" w14:textId="587BFF53" w:rsidR="00606ACC" w:rsidRPr="00176251" w:rsidRDefault="00606ACC" w:rsidP="00606ACC">
            <w:pPr>
              <w:spacing w:after="80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∂z</m:t>
                    </m:r>
                  </m:den>
                </m:f>
                <m:r>
                  <w:rPr>
                    <w:rFonts w:ascii="Cambria Math" w:hAnsi="Cambria Math"/>
                  </w:rPr>
                  <m:t>= 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r</m:t>
                    </m:r>
                  </m:den>
                </m:f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r</m:t>
                    </m:r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r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1028" w:type="dxa"/>
            <w:vAlign w:val="center"/>
          </w:tcPr>
          <w:p w14:paraId="4590BC7E" w14:textId="77777777" w:rsidR="00606ACC" w:rsidRPr="00176251" w:rsidRDefault="00606ACC" w:rsidP="00364E16">
            <w:pPr>
              <w:spacing w:after="80"/>
              <w:rPr>
                <w:bCs/>
              </w:rPr>
            </w:pPr>
            <w:r w:rsidRPr="00176251">
              <w:rPr>
                <w:bCs/>
                <w:lang w:val="en-CA"/>
              </w:rPr>
              <w:t>(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TYLEREF 1 \s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  <w:cs/>
              </w:rPr>
              <w:t>‎</w:t>
            </w:r>
            <w:r>
              <w:rPr>
                <w:bCs/>
                <w:noProof/>
              </w:rPr>
              <w:t>1</w:t>
            </w:r>
            <w:r w:rsidRPr="00176251">
              <w:fldChar w:fldCharType="end"/>
            </w:r>
            <w:r w:rsidRPr="00176251">
              <w:rPr>
                <w:bCs/>
              </w:rPr>
              <w:t>.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EQ Equation \* ARABIC \s 1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</w:rPr>
              <w:t>4</w:t>
            </w:r>
            <w:r w:rsidRPr="00176251">
              <w:fldChar w:fldCharType="end"/>
            </w:r>
            <w:r w:rsidRPr="00176251">
              <w:rPr>
                <w:bCs/>
              </w:rPr>
              <w:t>)</w:t>
            </w:r>
          </w:p>
        </w:tc>
      </w:tr>
      <w:tr w:rsidR="00EC30CE" w:rsidRPr="00176251" w14:paraId="7747F328" w14:textId="77777777" w:rsidTr="009A629E">
        <w:tc>
          <w:tcPr>
            <w:tcW w:w="8337" w:type="dxa"/>
          </w:tcPr>
          <w:p w14:paraId="1C6BACB2" w14:textId="21C65FAC" w:rsidR="00EC30CE" w:rsidRPr="00176251" w:rsidRDefault="00EC30CE" w:rsidP="00364E16">
            <w:pPr>
              <w:spacing w:after="80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∂z</m:t>
                    </m:r>
                  </m:den>
                </m:f>
                <m:r>
                  <w:rPr>
                    <w:rFonts w:ascii="Cambria Math" w:hAnsi="Cambria Math"/>
                  </w:rPr>
                  <m:t>= 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∂r</m:t>
                    </m:r>
                  </m:den>
                </m:f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r</m:t>
                    </m:r>
                  </m:den>
                </m:f>
              </m:oMath>
            </m:oMathPara>
          </w:p>
        </w:tc>
        <w:tc>
          <w:tcPr>
            <w:tcW w:w="1028" w:type="dxa"/>
          </w:tcPr>
          <w:p w14:paraId="69CCF7B6" w14:textId="77777777" w:rsidR="00EC30CE" w:rsidRPr="00176251" w:rsidRDefault="00EC30CE" w:rsidP="00364E16">
            <w:pPr>
              <w:spacing w:after="80"/>
              <w:rPr>
                <w:bCs/>
              </w:rPr>
            </w:pPr>
            <w:r w:rsidRPr="00176251">
              <w:rPr>
                <w:bCs/>
                <w:lang w:val="en-CA"/>
              </w:rPr>
              <w:t>(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TYLEREF 1 \s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  <w:cs/>
              </w:rPr>
              <w:t>‎</w:t>
            </w:r>
            <w:r>
              <w:rPr>
                <w:bCs/>
                <w:noProof/>
              </w:rPr>
              <w:t>1</w:t>
            </w:r>
            <w:r w:rsidRPr="00176251">
              <w:fldChar w:fldCharType="end"/>
            </w:r>
            <w:r w:rsidRPr="00176251">
              <w:rPr>
                <w:bCs/>
              </w:rPr>
              <w:t>.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EQ Equation \* ARABIC \s 1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</w:rPr>
              <w:t>4</w:t>
            </w:r>
            <w:r w:rsidRPr="00176251">
              <w:fldChar w:fldCharType="end"/>
            </w:r>
            <w:r w:rsidRPr="00176251">
              <w:rPr>
                <w:bCs/>
              </w:rPr>
              <w:t>)</w:t>
            </w:r>
          </w:p>
        </w:tc>
      </w:tr>
    </w:tbl>
    <w:p w14:paraId="2C5299DA" w14:textId="77777777" w:rsidR="00606ACC" w:rsidRDefault="00606ACC" w:rsidP="00606ACC">
      <w:r>
        <w:t>Now we should write finite difference discretization for above equation.</w:t>
      </w:r>
    </w:p>
    <w:p w14:paraId="77E51217" w14:textId="77777777" w:rsidR="00606ACC" w:rsidRDefault="00606ACC" w:rsidP="00606ACC"/>
    <w:p w14:paraId="29F3EAA7" w14:textId="222E380E" w:rsidR="00606ACC" w:rsidRDefault="00606ACC" w:rsidP="00606ACC">
      <w:pPr>
        <w:pStyle w:val="ListParagraph"/>
        <w:numPr>
          <w:ilvl w:val="0"/>
          <w:numId w:val="43"/>
        </w:numPr>
      </w:pPr>
      <w:r>
        <w:t>Middle points:</w:t>
      </w:r>
    </w:p>
    <w:tbl>
      <w:tblPr>
        <w:tblStyle w:val="TableGrid"/>
        <w:tblW w:w="9365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37"/>
        <w:gridCol w:w="1028"/>
      </w:tblGrid>
      <w:tr w:rsidR="002622E0" w:rsidRPr="00176251" w14:paraId="5020DD4A" w14:textId="77777777" w:rsidTr="00364E16">
        <w:tc>
          <w:tcPr>
            <w:tcW w:w="8337" w:type="dxa"/>
          </w:tcPr>
          <w:p w14:paraId="61210C52" w14:textId="44610DD7" w:rsidR="002622E0" w:rsidRPr="00176251" w:rsidRDefault="002622E0" w:rsidP="002622E0">
            <w:pPr>
              <w:spacing w:after="80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z</m:t>
                            </m:r>
                          </m:sub>
                        </m:sSub>
                      </m:e>
                      <m:sub>
                        <m:r>
                          <w:rPr>
                            <w:rFonts w:ascii="Cambria Math" w:hAnsi="Cambria Math"/>
                          </w:rPr>
                          <m:t>i,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z</m:t>
                            </m:r>
                          </m:sub>
                        </m:sSub>
                      </m:e>
                      <m:sub>
                        <m:r>
                          <w:rPr>
                            <w:rFonts w:ascii="Cambria Math" w:hAnsi="Cambria Math"/>
                          </w:rPr>
                          <m:t>i,j</m:t>
                        </m:r>
                        <m:r>
                          <w:rPr>
                            <w:rFonts w:ascii="Cambria Math" w:hAnsi="Cambria Math"/>
                          </w:rPr>
                          <m:t>-1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∆z</m:t>
                    </m:r>
                  </m:den>
                </m:f>
                <m:r>
                  <w:rPr>
                    <w:rFonts w:ascii="Cambria Math" w:hAnsi="Cambria Math"/>
                  </w:rPr>
                  <m:t>= 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sub>
                        </m:sSub>
                      </m:e>
                      <m:sub>
                        <m:r>
                          <w:rPr>
                            <w:rFonts w:ascii="Cambria Math" w:hAnsi="Cambria Math"/>
                          </w:rPr>
                          <m:t>i,j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sub>
                        </m:sSub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  <m:r>
                          <w:rPr>
                            <w:rFonts w:ascii="Cambria Math" w:hAnsi="Cambria Math"/>
                          </w:rPr>
                          <m:t>+1</m:t>
                        </m:r>
                        <m:r>
                          <w:rPr>
                            <w:rFonts w:ascii="Cambria Math" w:hAnsi="Cambria Math"/>
                          </w:rPr>
                          <m:t>,j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sub>
                        </m:sSub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1,j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∆</m:t>
                    </m:r>
                    <m:r>
                      <w:rPr>
                        <w:rFonts w:ascii="Cambria Math" w:hAnsi="Cambria Math"/>
                      </w:rPr>
                      <m:t>r</m:t>
                    </m:r>
                  </m:den>
                </m:f>
              </m:oMath>
            </m:oMathPara>
          </w:p>
        </w:tc>
        <w:tc>
          <w:tcPr>
            <w:tcW w:w="1028" w:type="dxa"/>
            <w:vAlign w:val="center"/>
          </w:tcPr>
          <w:p w14:paraId="4BE29FFF" w14:textId="77777777" w:rsidR="002622E0" w:rsidRPr="00176251" w:rsidRDefault="002622E0" w:rsidP="00364E16">
            <w:pPr>
              <w:spacing w:after="80"/>
              <w:rPr>
                <w:bCs/>
              </w:rPr>
            </w:pPr>
            <w:r w:rsidRPr="00176251">
              <w:rPr>
                <w:bCs/>
                <w:lang w:val="en-CA"/>
              </w:rPr>
              <w:t>(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TYLEREF 1 \s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  <w:cs/>
              </w:rPr>
              <w:t>‎</w:t>
            </w:r>
            <w:r>
              <w:rPr>
                <w:bCs/>
                <w:noProof/>
              </w:rPr>
              <w:t>1</w:t>
            </w:r>
            <w:r w:rsidRPr="00176251">
              <w:fldChar w:fldCharType="end"/>
            </w:r>
            <w:r w:rsidRPr="00176251">
              <w:rPr>
                <w:bCs/>
              </w:rPr>
              <w:t>.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EQ Equation \* ARABIC \s 1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</w:rPr>
              <w:t>4</w:t>
            </w:r>
            <w:r w:rsidRPr="00176251">
              <w:fldChar w:fldCharType="end"/>
            </w:r>
            <w:r w:rsidRPr="00176251">
              <w:rPr>
                <w:bCs/>
              </w:rPr>
              <w:t>)</w:t>
            </w:r>
          </w:p>
        </w:tc>
      </w:tr>
      <w:tr w:rsidR="002622E0" w:rsidRPr="00176251" w14:paraId="41A3B78C" w14:textId="77777777" w:rsidTr="0042734D">
        <w:tc>
          <w:tcPr>
            <w:tcW w:w="8337" w:type="dxa"/>
          </w:tcPr>
          <w:p w14:paraId="17D6500E" w14:textId="70D5743F" w:rsidR="002622E0" w:rsidRPr="00176251" w:rsidRDefault="001067C4" w:rsidP="001067C4">
            <w:pPr>
              <w:spacing w:after="80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sub>
                    </m:sSub>
                  </m:e>
                  <m:sub>
                    <m:r>
                      <w:rPr>
                        <w:rFonts w:ascii="Cambria Math" w:hAnsi="Cambria Math"/>
                      </w:rPr>
                      <m:t>i,j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b>
                            </m:sSub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b>
                            </m:sSub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+1,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b>
                            </m:sSub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-1,j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2∆r</m:t>
                        </m:r>
                      </m:den>
                    </m:f>
                  </m:e>
                </m:d>
                <m:r>
                  <w:rPr>
                    <w:rFonts w:ascii="Cambria Math" w:hAnsi="Cambria Math"/>
                  </w:rPr>
                  <m:t>∆z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sub>
                    </m:sSub>
                  </m:e>
                  <m:sub>
                    <m:r>
                      <w:rPr>
                        <w:rFonts w:ascii="Cambria Math" w:hAnsi="Cambria Math"/>
                      </w:rPr>
                      <m:t>i,j-1</m:t>
                    </m:r>
                  </m:sub>
                </m:sSub>
              </m:oMath>
            </m:oMathPara>
          </w:p>
        </w:tc>
        <w:tc>
          <w:tcPr>
            <w:tcW w:w="1028" w:type="dxa"/>
            <w:vAlign w:val="center"/>
          </w:tcPr>
          <w:p w14:paraId="13C9D958" w14:textId="77777777" w:rsidR="002622E0" w:rsidRPr="00176251" w:rsidRDefault="002622E0" w:rsidP="0042734D">
            <w:pPr>
              <w:spacing w:after="80"/>
              <w:jc w:val="left"/>
              <w:rPr>
                <w:bCs/>
              </w:rPr>
            </w:pPr>
            <w:r w:rsidRPr="00176251">
              <w:rPr>
                <w:bCs/>
                <w:lang w:val="en-CA"/>
              </w:rPr>
              <w:t>(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TYLEREF 1 \s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  <w:cs/>
              </w:rPr>
              <w:t>‎</w:t>
            </w:r>
            <w:r>
              <w:rPr>
                <w:bCs/>
                <w:noProof/>
              </w:rPr>
              <w:t>1</w:t>
            </w:r>
            <w:r w:rsidRPr="00176251">
              <w:fldChar w:fldCharType="end"/>
            </w:r>
            <w:r w:rsidRPr="00176251">
              <w:rPr>
                <w:bCs/>
              </w:rPr>
              <w:t>.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EQ Equation \* ARABIC \s 1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</w:rPr>
              <w:t>4</w:t>
            </w:r>
            <w:r w:rsidRPr="00176251">
              <w:fldChar w:fldCharType="end"/>
            </w:r>
            <w:r w:rsidRPr="00176251">
              <w:rPr>
                <w:bCs/>
              </w:rPr>
              <w:t>)</w:t>
            </w:r>
          </w:p>
        </w:tc>
      </w:tr>
    </w:tbl>
    <w:p w14:paraId="6229442E" w14:textId="77777777" w:rsidR="007454B2" w:rsidRDefault="007454B2" w:rsidP="007454B2"/>
    <w:p w14:paraId="0D2E3105" w14:textId="77777777" w:rsidR="00C617D1" w:rsidRDefault="00C617D1" w:rsidP="00C617D1">
      <w:pPr>
        <w:pStyle w:val="ListParagraph"/>
        <w:numPr>
          <w:ilvl w:val="0"/>
          <w:numId w:val="43"/>
        </w:numPr>
      </w:pPr>
      <w:r>
        <w:t>Inflow:</w:t>
      </w:r>
    </w:p>
    <w:p w14:paraId="401B434A" w14:textId="63C66226" w:rsidR="00C617D1" w:rsidRDefault="00C617D1" w:rsidP="00C617D1">
      <w:pPr>
        <w:rPr>
          <w:rtl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z</m:t>
            </m:r>
          </m:sub>
        </m:sSub>
        <m:r>
          <w:rPr>
            <w:rFonts w:ascii="Cambria Math" w:hAnsi="Cambria Math"/>
          </w:rPr>
          <m:t xml:space="preserve"> </m:t>
        </m:r>
      </m:oMath>
      <w:r w:rsidRPr="00C617D1">
        <w:t xml:space="preserve">is parabolic, decreasing from </w:t>
      </w:r>
      <w:proofErr w:type="spellStart"/>
      <w:r w:rsidRPr="00C617D1">
        <w:t>clvz</w:t>
      </w:r>
      <w:proofErr w:type="spellEnd"/>
      <w:r w:rsidRPr="00C617D1">
        <w:rPr>
          <w:i/>
          <w:iCs/>
        </w:rPr>
        <w:t xml:space="preserve"> </w:t>
      </w:r>
      <w:r w:rsidRPr="00C617D1">
        <w:t>at the centerline to 0 at the wall.</w:t>
      </w:r>
    </w:p>
    <w:tbl>
      <w:tblPr>
        <w:tblStyle w:val="TableGrid"/>
        <w:tblW w:w="9365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37"/>
        <w:gridCol w:w="1028"/>
      </w:tblGrid>
      <w:tr w:rsidR="00C617D1" w:rsidRPr="00176251" w14:paraId="35E53773" w14:textId="77777777" w:rsidTr="00364E16">
        <w:tc>
          <w:tcPr>
            <w:tcW w:w="8337" w:type="dxa"/>
          </w:tcPr>
          <w:p w14:paraId="6A80FFD7" w14:textId="7141CB41" w:rsidR="00C617D1" w:rsidRPr="00176251" w:rsidRDefault="0003230A" w:rsidP="00364E16">
            <w:pPr>
              <w:spacing w:after="80"/>
              <w:rPr>
                <w:lang w:val="en-C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sub>
                    </m:sSub>
                  </m:e>
                  <m:sub>
                    <m:r>
                      <w:rPr>
                        <w:rFonts w:ascii="Cambria Math" w:hAnsi="Cambria Math"/>
                      </w:rPr>
                      <m:t>i,j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clvz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×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-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r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i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den>
                            </m:f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e>
                </m:d>
              </m:oMath>
            </m:oMathPara>
          </w:p>
          <w:p w14:paraId="71E3C50D" w14:textId="77777777" w:rsidR="00C617D1" w:rsidRPr="00176251" w:rsidRDefault="00C617D1" w:rsidP="00364E16">
            <w:pPr>
              <w:spacing w:after="80"/>
            </w:pPr>
          </w:p>
        </w:tc>
        <w:tc>
          <w:tcPr>
            <w:tcW w:w="1028" w:type="dxa"/>
          </w:tcPr>
          <w:p w14:paraId="4A0B7DC8" w14:textId="77777777" w:rsidR="00C617D1" w:rsidRPr="00176251" w:rsidRDefault="00C617D1" w:rsidP="00364E16">
            <w:pPr>
              <w:spacing w:after="80"/>
              <w:rPr>
                <w:bCs/>
              </w:rPr>
            </w:pPr>
            <w:r w:rsidRPr="00176251">
              <w:rPr>
                <w:bCs/>
                <w:lang w:val="en-CA"/>
              </w:rPr>
              <w:t>(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TYLEREF 1 \s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  <w:cs/>
              </w:rPr>
              <w:t>‎</w:t>
            </w:r>
            <w:r>
              <w:rPr>
                <w:bCs/>
                <w:noProof/>
              </w:rPr>
              <w:t>1</w:t>
            </w:r>
            <w:r w:rsidRPr="00176251">
              <w:fldChar w:fldCharType="end"/>
            </w:r>
            <w:r w:rsidRPr="00176251">
              <w:rPr>
                <w:bCs/>
              </w:rPr>
              <w:t>.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EQ Equation \* ARABIC \s 1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</w:rPr>
              <w:t>8</w:t>
            </w:r>
            <w:r w:rsidRPr="00176251">
              <w:fldChar w:fldCharType="end"/>
            </w:r>
            <w:r w:rsidRPr="00176251">
              <w:rPr>
                <w:bCs/>
              </w:rPr>
              <w:t>)</w:t>
            </w:r>
          </w:p>
        </w:tc>
      </w:tr>
    </w:tbl>
    <w:p w14:paraId="7FA3B07D" w14:textId="77777777" w:rsidR="00C617D1" w:rsidRDefault="00C617D1" w:rsidP="00C617D1">
      <w:pPr>
        <w:pStyle w:val="ListParagraph"/>
        <w:numPr>
          <w:ilvl w:val="0"/>
          <w:numId w:val="43"/>
        </w:numPr>
      </w:pPr>
      <w:r>
        <w:t>Wall:</w:t>
      </w:r>
    </w:p>
    <w:p w14:paraId="0CDC8C9C" w14:textId="77777777" w:rsidR="00C617D1" w:rsidRDefault="00C617D1" w:rsidP="00C617D1">
      <w:pPr>
        <w:rPr>
          <w:rtl/>
        </w:rPr>
      </w:pPr>
    </w:p>
    <w:tbl>
      <w:tblPr>
        <w:tblStyle w:val="TableGrid"/>
        <w:tblW w:w="9365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37"/>
        <w:gridCol w:w="1028"/>
      </w:tblGrid>
      <w:tr w:rsidR="00C617D1" w:rsidRPr="00176251" w14:paraId="37388CF4" w14:textId="77777777" w:rsidTr="00364E16">
        <w:tc>
          <w:tcPr>
            <w:tcW w:w="8337" w:type="dxa"/>
          </w:tcPr>
          <w:p w14:paraId="040AF060" w14:textId="17BCBE55" w:rsidR="00C617D1" w:rsidRPr="00176251" w:rsidRDefault="00A868A9" w:rsidP="00A868A9">
            <w:pPr>
              <w:spacing w:after="80"/>
              <w:rPr>
                <w:lang w:val="en-C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sub>
                    </m:sSub>
                  </m:e>
                  <m:sub>
                    <m:r>
                      <w:rPr>
                        <w:rFonts w:ascii="Cambria Math" w:hAnsi="Cambria Math"/>
                      </w:rPr>
                      <m:t>i,j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r>
                  <w:rPr>
                    <w:rFonts w:ascii="Cambria Math" w:hAnsi="Cambria Math"/>
                  </w:rPr>
                  <m:t>0</m:t>
                </m:r>
              </m:oMath>
            </m:oMathPara>
          </w:p>
          <w:p w14:paraId="32B45317" w14:textId="77777777" w:rsidR="00C617D1" w:rsidRPr="00176251" w:rsidRDefault="00C617D1" w:rsidP="00364E16">
            <w:pPr>
              <w:spacing w:after="80"/>
            </w:pPr>
          </w:p>
        </w:tc>
        <w:tc>
          <w:tcPr>
            <w:tcW w:w="1028" w:type="dxa"/>
            <w:vAlign w:val="center"/>
          </w:tcPr>
          <w:p w14:paraId="4AE46662" w14:textId="77777777" w:rsidR="00C617D1" w:rsidRPr="00176251" w:rsidRDefault="00C617D1" w:rsidP="00364E16">
            <w:pPr>
              <w:spacing w:after="80"/>
              <w:rPr>
                <w:bCs/>
              </w:rPr>
            </w:pPr>
            <w:r w:rsidRPr="00176251">
              <w:rPr>
                <w:bCs/>
                <w:lang w:val="en-CA"/>
              </w:rPr>
              <w:t>(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TYLEREF 1 \s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  <w:cs/>
              </w:rPr>
              <w:t>‎</w:t>
            </w:r>
            <w:r>
              <w:rPr>
                <w:bCs/>
                <w:noProof/>
              </w:rPr>
              <w:t>1</w:t>
            </w:r>
            <w:r w:rsidRPr="00176251">
              <w:fldChar w:fldCharType="end"/>
            </w:r>
            <w:r w:rsidRPr="00176251">
              <w:rPr>
                <w:bCs/>
              </w:rPr>
              <w:t>.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EQ Equation \* ARABIC \s 1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</w:rPr>
              <w:t>9</w:t>
            </w:r>
            <w:r w:rsidRPr="00176251">
              <w:fldChar w:fldCharType="end"/>
            </w:r>
            <w:r w:rsidRPr="00176251">
              <w:rPr>
                <w:bCs/>
              </w:rPr>
              <w:t>)</w:t>
            </w:r>
          </w:p>
        </w:tc>
      </w:tr>
    </w:tbl>
    <w:p w14:paraId="75C46C86" w14:textId="77777777" w:rsidR="00C617D1" w:rsidRDefault="00C617D1" w:rsidP="00C617D1">
      <w:pPr>
        <w:pStyle w:val="ListParagraph"/>
        <w:numPr>
          <w:ilvl w:val="0"/>
          <w:numId w:val="43"/>
        </w:numPr>
      </w:pPr>
      <w:r>
        <w:t>Outflow:</w:t>
      </w:r>
    </w:p>
    <w:tbl>
      <w:tblPr>
        <w:tblStyle w:val="TableGrid"/>
        <w:tblW w:w="9365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37"/>
        <w:gridCol w:w="1028"/>
      </w:tblGrid>
      <w:tr w:rsidR="00C617D1" w:rsidRPr="00176251" w14:paraId="3349AB1F" w14:textId="77777777" w:rsidTr="00364E16">
        <w:tc>
          <w:tcPr>
            <w:tcW w:w="8337" w:type="dxa"/>
          </w:tcPr>
          <w:p w14:paraId="0B845156" w14:textId="575324AC" w:rsidR="00C617D1" w:rsidRPr="00176251" w:rsidRDefault="00C617D1" w:rsidP="00A868A9">
            <w:pPr>
              <w:spacing w:after="80"/>
              <w:rPr>
                <w:lang w:val="en-CA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∂z</m:t>
                    </m:r>
                  </m:den>
                </m:f>
                <m:r>
                  <w:rPr>
                    <w:rFonts w:ascii="Cambria Math" w:hAnsi="Cambria Math"/>
                  </w:rPr>
                  <m:t xml:space="preserve">= </m:t>
                </m:r>
                <m:r>
                  <w:rPr>
                    <w:rFonts w:ascii="Cambria Math" w:hAnsi="Cambria Math"/>
                  </w:rPr>
                  <m:t>0</m:t>
                </m:r>
              </m:oMath>
            </m:oMathPara>
          </w:p>
          <w:p w14:paraId="6E30FF12" w14:textId="77777777" w:rsidR="00C617D1" w:rsidRPr="00176251" w:rsidRDefault="00C617D1" w:rsidP="00364E16">
            <w:pPr>
              <w:spacing w:after="80"/>
            </w:pPr>
          </w:p>
        </w:tc>
        <w:tc>
          <w:tcPr>
            <w:tcW w:w="1028" w:type="dxa"/>
            <w:vAlign w:val="center"/>
          </w:tcPr>
          <w:p w14:paraId="68B64388" w14:textId="77777777" w:rsidR="00C617D1" w:rsidRPr="00176251" w:rsidRDefault="00C617D1" w:rsidP="00364E16">
            <w:pPr>
              <w:spacing w:after="80"/>
              <w:rPr>
                <w:bCs/>
              </w:rPr>
            </w:pPr>
            <w:r w:rsidRPr="00176251">
              <w:rPr>
                <w:bCs/>
                <w:lang w:val="en-CA"/>
              </w:rPr>
              <w:lastRenderedPageBreak/>
              <w:t>(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TYLEREF 1 \s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  <w:cs/>
              </w:rPr>
              <w:t>‎</w:t>
            </w:r>
            <w:r>
              <w:rPr>
                <w:bCs/>
                <w:noProof/>
              </w:rPr>
              <w:t>1</w:t>
            </w:r>
            <w:r w:rsidRPr="00176251">
              <w:fldChar w:fldCharType="end"/>
            </w:r>
            <w:r w:rsidRPr="00176251">
              <w:rPr>
                <w:bCs/>
              </w:rPr>
              <w:t>.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EQ Equation \* ARABIC \s 1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</w:rPr>
              <w:t>11</w:t>
            </w:r>
            <w:r w:rsidRPr="00176251">
              <w:fldChar w:fldCharType="end"/>
            </w:r>
            <w:r w:rsidRPr="00176251">
              <w:rPr>
                <w:bCs/>
              </w:rPr>
              <w:t>)</w:t>
            </w:r>
          </w:p>
        </w:tc>
      </w:tr>
      <w:tr w:rsidR="00C617D1" w:rsidRPr="00176251" w14:paraId="01335BA4" w14:textId="77777777" w:rsidTr="00364E16">
        <w:tc>
          <w:tcPr>
            <w:tcW w:w="8337" w:type="dxa"/>
          </w:tcPr>
          <w:p w14:paraId="46E3370A" w14:textId="25022671" w:rsidR="00C617D1" w:rsidRPr="00176251" w:rsidRDefault="008512E6" w:rsidP="008512E6">
            <w:pPr>
              <w:spacing w:after="80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sub>
                    </m:sSub>
                  </m:e>
                  <m:sub>
                    <m:r>
                      <w:rPr>
                        <w:rFonts w:ascii="Cambria Math" w:hAnsi="Cambria Math"/>
                      </w:rPr>
                      <m:t>i,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sub>
                    </m:sSub>
                  </m:e>
                  <m:sub>
                    <m:r>
                      <w:rPr>
                        <w:rFonts w:ascii="Cambria Math" w:hAnsi="Cambria Math"/>
                      </w:rPr>
                      <m:t>i,j-1</m:t>
                    </m:r>
                  </m:sub>
                </m:sSub>
              </m:oMath>
            </m:oMathPara>
          </w:p>
        </w:tc>
        <w:tc>
          <w:tcPr>
            <w:tcW w:w="1028" w:type="dxa"/>
          </w:tcPr>
          <w:p w14:paraId="15C35227" w14:textId="77777777" w:rsidR="00C617D1" w:rsidRPr="00176251" w:rsidRDefault="00C617D1" w:rsidP="00364E16">
            <w:pPr>
              <w:spacing w:after="80"/>
              <w:rPr>
                <w:bCs/>
              </w:rPr>
            </w:pPr>
            <w:r w:rsidRPr="00176251">
              <w:rPr>
                <w:bCs/>
                <w:lang w:val="en-CA"/>
              </w:rPr>
              <w:t>(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TYLEREF 1 \s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  <w:cs/>
              </w:rPr>
              <w:t>‎</w:t>
            </w:r>
            <w:r>
              <w:rPr>
                <w:bCs/>
                <w:noProof/>
              </w:rPr>
              <w:t>1</w:t>
            </w:r>
            <w:r w:rsidRPr="00176251">
              <w:fldChar w:fldCharType="end"/>
            </w:r>
            <w:r w:rsidRPr="00176251">
              <w:rPr>
                <w:bCs/>
              </w:rPr>
              <w:t>.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EQ Equation \* ARABIC \s 1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</w:rPr>
              <w:t>12</w:t>
            </w:r>
            <w:r w:rsidRPr="00176251">
              <w:fldChar w:fldCharType="end"/>
            </w:r>
            <w:r w:rsidRPr="00176251">
              <w:rPr>
                <w:bCs/>
              </w:rPr>
              <w:t>)</w:t>
            </w:r>
          </w:p>
        </w:tc>
      </w:tr>
    </w:tbl>
    <w:p w14:paraId="2A4F6245" w14:textId="77777777" w:rsidR="00C617D1" w:rsidRDefault="00C617D1" w:rsidP="00C617D1">
      <w:pPr>
        <w:rPr>
          <w:rtl/>
        </w:rPr>
      </w:pPr>
    </w:p>
    <w:p w14:paraId="4279B3AE" w14:textId="77777777" w:rsidR="00C617D1" w:rsidRDefault="00C617D1" w:rsidP="00C617D1">
      <w:pPr>
        <w:pStyle w:val="ListParagraph"/>
        <w:numPr>
          <w:ilvl w:val="0"/>
          <w:numId w:val="43"/>
        </w:numPr>
        <w:tabs>
          <w:tab w:val="left" w:pos="634"/>
        </w:tabs>
      </w:pPr>
      <w:r>
        <w:t>Centerline:</w:t>
      </w:r>
    </w:p>
    <w:p w14:paraId="51EEEB8B" w14:textId="77777777" w:rsidR="00C617D1" w:rsidRDefault="00C617D1" w:rsidP="00C617D1">
      <w:pPr>
        <w:tabs>
          <w:tab w:val="left" w:pos="634"/>
        </w:tabs>
      </w:pPr>
    </w:p>
    <w:tbl>
      <w:tblPr>
        <w:tblStyle w:val="TableGrid"/>
        <w:tblW w:w="9365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37"/>
        <w:gridCol w:w="1028"/>
      </w:tblGrid>
      <w:tr w:rsidR="008512E6" w:rsidRPr="00176251" w14:paraId="6D28BF55" w14:textId="77777777" w:rsidTr="00364E16">
        <w:tc>
          <w:tcPr>
            <w:tcW w:w="8337" w:type="dxa"/>
          </w:tcPr>
          <w:p w14:paraId="2FBB52F2" w14:textId="77777777" w:rsidR="008512E6" w:rsidRPr="00176251" w:rsidRDefault="008512E6" w:rsidP="00364E16">
            <w:pPr>
              <w:spacing w:after="80"/>
              <w:rPr>
                <w:lang w:val="en-CA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∂z</m:t>
                    </m:r>
                  </m:den>
                </m:f>
                <m:r>
                  <w:rPr>
                    <w:rFonts w:ascii="Cambria Math" w:hAnsi="Cambria Math"/>
                  </w:rPr>
                  <m:t xml:space="preserve">= </m:t>
                </m:r>
                <m:r>
                  <w:rPr>
                    <w:rFonts w:ascii="Cambria Math" w:hAnsi="Cambria Math"/>
                  </w:rPr>
                  <m:t>0</m:t>
                </m:r>
              </m:oMath>
            </m:oMathPara>
          </w:p>
          <w:p w14:paraId="4069CD14" w14:textId="77777777" w:rsidR="008512E6" w:rsidRPr="00176251" w:rsidRDefault="008512E6" w:rsidP="00364E16">
            <w:pPr>
              <w:spacing w:after="80"/>
            </w:pPr>
          </w:p>
        </w:tc>
        <w:tc>
          <w:tcPr>
            <w:tcW w:w="1028" w:type="dxa"/>
            <w:vAlign w:val="center"/>
          </w:tcPr>
          <w:p w14:paraId="35ED56D3" w14:textId="77777777" w:rsidR="008512E6" w:rsidRPr="00176251" w:rsidRDefault="008512E6" w:rsidP="00364E16">
            <w:pPr>
              <w:spacing w:after="80"/>
              <w:rPr>
                <w:bCs/>
              </w:rPr>
            </w:pPr>
            <w:r w:rsidRPr="00176251">
              <w:rPr>
                <w:bCs/>
                <w:lang w:val="en-CA"/>
              </w:rPr>
              <w:t>(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TYLEREF 1 \s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  <w:cs/>
              </w:rPr>
              <w:t>‎</w:t>
            </w:r>
            <w:r>
              <w:rPr>
                <w:bCs/>
                <w:noProof/>
              </w:rPr>
              <w:t>1</w:t>
            </w:r>
            <w:r w:rsidRPr="00176251">
              <w:fldChar w:fldCharType="end"/>
            </w:r>
            <w:r w:rsidRPr="00176251">
              <w:rPr>
                <w:bCs/>
              </w:rPr>
              <w:t>.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EQ Equation \* ARABIC \s 1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</w:rPr>
              <w:t>11</w:t>
            </w:r>
            <w:r w:rsidRPr="00176251">
              <w:fldChar w:fldCharType="end"/>
            </w:r>
            <w:r w:rsidRPr="00176251">
              <w:rPr>
                <w:bCs/>
              </w:rPr>
              <w:t>)</w:t>
            </w:r>
          </w:p>
        </w:tc>
      </w:tr>
      <w:tr w:rsidR="008512E6" w:rsidRPr="00176251" w14:paraId="1D9233FD" w14:textId="77777777" w:rsidTr="00364E16">
        <w:tc>
          <w:tcPr>
            <w:tcW w:w="8337" w:type="dxa"/>
          </w:tcPr>
          <w:p w14:paraId="4F41022F" w14:textId="77777777" w:rsidR="008512E6" w:rsidRPr="00176251" w:rsidRDefault="008512E6" w:rsidP="00364E16">
            <w:pPr>
              <w:spacing w:after="80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sub>
                    </m:sSub>
                  </m:e>
                  <m:sub>
                    <m:r>
                      <w:rPr>
                        <w:rFonts w:ascii="Cambria Math" w:hAnsi="Cambria Math"/>
                      </w:rPr>
                      <m:t>i,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sub>
                    </m:sSub>
                  </m:e>
                  <m:sub>
                    <m:r>
                      <w:rPr>
                        <w:rFonts w:ascii="Cambria Math" w:hAnsi="Cambria Math"/>
                      </w:rPr>
                      <m:t>i,j-1</m:t>
                    </m:r>
                  </m:sub>
                </m:sSub>
              </m:oMath>
            </m:oMathPara>
          </w:p>
        </w:tc>
        <w:tc>
          <w:tcPr>
            <w:tcW w:w="1028" w:type="dxa"/>
          </w:tcPr>
          <w:p w14:paraId="0BFDAAE8" w14:textId="77777777" w:rsidR="008512E6" w:rsidRPr="00176251" w:rsidRDefault="008512E6" w:rsidP="00364E16">
            <w:pPr>
              <w:spacing w:after="80"/>
              <w:rPr>
                <w:bCs/>
              </w:rPr>
            </w:pPr>
            <w:r w:rsidRPr="00176251">
              <w:rPr>
                <w:bCs/>
                <w:lang w:val="en-CA"/>
              </w:rPr>
              <w:t>(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TYLEREF 1 \s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  <w:cs/>
              </w:rPr>
              <w:t>‎</w:t>
            </w:r>
            <w:r>
              <w:rPr>
                <w:bCs/>
                <w:noProof/>
              </w:rPr>
              <w:t>1</w:t>
            </w:r>
            <w:r w:rsidRPr="00176251">
              <w:fldChar w:fldCharType="end"/>
            </w:r>
            <w:r w:rsidRPr="00176251">
              <w:rPr>
                <w:bCs/>
              </w:rPr>
              <w:t>.</w:t>
            </w:r>
            <w:r w:rsidRPr="00176251">
              <w:rPr>
                <w:bCs/>
              </w:rPr>
              <w:fldChar w:fldCharType="begin"/>
            </w:r>
            <w:r w:rsidRPr="00176251">
              <w:rPr>
                <w:bCs/>
              </w:rPr>
              <w:instrText xml:space="preserve"> SEQ Equation \* ARABIC \s 1 </w:instrText>
            </w:r>
            <w:r w:rsidRPr="00176251">
              <w:rPr>
                <w:bCs/>
              </w:rPr>
              <w:fldChar w:fldCharType="separate"/>
            </w:r>
            <w:r>
              <w:rPr>
                <w:bCs/>
                <w:noProof/>
              </w:rPr>
              <w:t>12</w:t>
            </w:r>
            <w:r w:rsidRPr="00176251">
              <w:fldChar w:fldCharType="end"/>
            </w:r>
            <w:r w:rsidRPr="00176251">
              <w:rPr>
                <w:bCs/>
              </w:rPr>
              <w:t>)</w:t>
            </w:r>
          </w:p>
        </w:tc>
      </w:tr>
    </w:tbl>
    <w:p w14:paraId="0122664C" w14:textId="1C646C24" w:rsidR="00C35C40" w:rsidRPr="00C35C40" w:rsidRDefault="00C35C40" w:rsidP="00C35C40">
      <w:pPr>
        <w:rPr>
          <w:rtl/>
        </w:rPr>
      </w:pPr>
      <w:bookmarkStart w:id="6" w:name="_GoBack"/>
      <w:bookmarkEnd w:id="6"/>
    </w:p>
    <w:p w14:paraId="49E69337" w14:textId="4942DD40" w:rsidR="00C35C40" w:rsidRDefault="00C35C40" w:rsidP="00C35C40">
      <w:pPr>
        <w:pStyle w:val="Heading2"/>
      </w:pPr>
      <w:r>
        <w:t>Part b)</w:t>
      </w:r>
    </w:p>
    <w:p w14:paraId="252EAD81" w14:textId="0E46D041" w:rsidR="00A24A40" w:rsidRDefault="00F13393" w:rsidP="00A24A40">
      <w:pPr>
        <w:rPr>
          <w:lang w:val="en-CA"/>
        </w:rPr>
      </w:pPr>
      <w:r>
        <w:rPr>
          <w:lang w:val="en-CA"/>
        </w:rPr>
        <w:t>C++ code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350"/>
      </w:tblGrid>
      <w:tr w:rsidR="00F13393" w14:paraId="0D459FC8" w14:textId="77777777" w:rsidTr="00F13393">
        <w:tc>
          <w:tcPr>
            <w:tcW w:w="9350" w:type="dxa"/>
          </w:tcPr>
          <w:p w14:paraId="5E94CB3C" w14:textId="77777777" w:rsidR="00F13393" w:rsidRDefault="00F13393" w:rsidP="00A24A40">
            <w:pPr>
              <w:rPr>
                <w:lang w:val="en-CA"/>
              </w:rPr>
            </w:pPr>
          </w:p>
        </w:tc>
      </w:tr>
    </w:tbl>
    <w:p w14:paraId="4DAFF3AD" w14:textId="77777777" w:rsidR="00F13393" w:rsidRPr="00A24A40" w:rsidRDefault="00F13393" w:rsidP="00A24A40">
      <w:pPr>
        <w:rPr>
          <w:rtl/>
          <w:lang w:val="en-CA"/>
        </w:rPr>
      </w:pPr>
    </w:p>
    <w:p w14:paraId="4C440059" w14:textId="57BF5412" w:rsidR="00C35C40" w:rsidRDefault="00C35C40" w:rsidP="00C35C40">
      <w:pPr>
        <w:rPr>
          <w:rtl/>
        </w:rPr>
      </w:pPr>
    </w:p>
    <w:p w14:paraId="62090A62" w14:textId="1C71D650" w:rsidR="00E525FF" w:rsidRDefault="00852D13" w:rsidP="00C35C40">
      <w:proofErr w:type="gramStart"/>
      <w:r>
        <w:t>Output :</w:t>
      </w:r>
      <w:proofErr w:type="gramEnd"/>
    </w:p>
    <w:p w14:paraId="563779DA" w14:textId="70166BFF" w:rsidR="0016365A" w:rsidRDefault="0016365A" w:rsidP="00C35C40">
      <w:pPr>
        <w:rPr>
          <w:rtl/>
        </w:rPr>
      </w:pPr>
    </w:p>
    <w:p w14:paraId="60AD34E3" w14:textId="77777777" w:rsidR="0016365A" w:rsidRPr="0016365A" w:rsidRDefault="0016365A" w:rsidP="0016365A">
      <w:pPr>
        <w:rPr>
          <w:rtl/>
        </w:rPr>
      </w:pPr>
    </w:p>
    <w:p w14:paraId="0668FA00" w14:textId="77777777" w:rsidR="0016365A" w:rsidRPr="0016365A" w:rsidRDefault="0016365A" w:rsidP="0016365A">
      <w:pPr>
        <w:rPr>
          <w:rtl/>
        </w:rPr>
      </w:pPr>
    </w:p>
    <w:p w14:paraId="5ECB3C52" w14:textId="77777777" w:rsidR="0016365A" w:rsidRPr="0016365A" w:rsidRDefault="0016365A" w:rsidP="0016365A">
      <w:pPr>
        <w:rPr>
          <w:rtl/>
        </w:rPr>
      </w:pPr>
    </w:p>
    <w:p w14:paraId="6D8A2BCF" w14:textId="77777777" w:rsidR="0016365A" w:rsidRPr="0016365A" w:rsidRDefault="0016365A" w:rsidP="0016365A">
      <w:pPr>
        <w:rPr>
          <w:rtl/>
        </w:rPr>
      </w:pPr>
    </w:p>
    <w:p w14:paraId="273A1431" w14:textId="42245BB9" w:rsidR="0016365A" w:rsidRDefault="0016365A" w:rsidP="0016365A">
      <w:pPr>
        <w:pStyle w:val="Heading2"/>
      </w:pPr>
      <w:r>
        <w:t>Part c)</w:t>
      </w:r>
    </w:p>
    <w:p w14:paraId="07DF9A7B" w14:textId="1AFEA8F1" w:rsidR="00473B90" w:rsidRDefault="00473B90" w:rsidP="00473B90">
      <w:pPr>
        <w:rPr>
          <w:lang w:val="en-CA"/>
        </w:rPr>
      </w:pPr>
    </w:p>
    <w:p w14:paraId="36A3EF35" w14:textId="466C60DE" w:rsidR="00367B08" w:rsidRDefault="00367B08" w:rsidP="00473B90">
      <w:pPr>
        <w:rPr>
          <w:lang w:val="en-CA"/>
        </w:rPr>
      </w:pPr>
    </w:p>
    <w:p w14:paraId="46CCF785" w14:textId="5686EBD8" w:rsidR="00367B08" w:rsidRPr="00473B90" w:rsidRDefault="00367B08" w:rsidP="00367B08">
      <w:pPr>
        <w:pStyle w:val="Heading2"/>
        <w:rPr>
          <w:rtl/>
        </w:rPr>
      </w:pPr>
      <w:r>
        <w:t>Part d)</w:t>
      </w:r>
    </w:p>
    <w:p w14:paraId="6D64AC9B" w14:textId="03A857C5" w:rsidR="0016365A" w:rsidRDefault="0016365A" w:rsidP="0016365A">
      <w:pPr>
        <w:rPr>
          <w:rtl/>
        </w:rPr>
      </w:pPr>
    </w:p>
    <w:p w14:paraId="6C3BD131" w14:textId="77777777" w:rsidR="00852D13" w:rsidRPr="0016365A" w:rsidRDefault="00852D13" w:rsidP="0016365A">
      <w:pPr>
        <w:rPr>
          <w:rtl/>
        </w:rPr>
        <w:sectPr w:rsidR="00852D13" w:rsidRPr="0016365A" w:rsidSect="00E70732">
          <w:headerReference w:type="default" r:id="rId14"/>
          <w:footerReference w:type="default" r:id="rId15"/>
          <w:pgSz w:w="12240" w:h="15840"/>
          <w:pgMar w:top="1440" w:right="1440" w:bottom="1440" w:left="1440" w:header="720" w:footer="720" w:gutter="0"/>
          <w:pgNumType w:start="1"/>
          <w:cols w:space="720"/>
          <w:docGrid w:linePitch="360"/>
        </w:sectPr>
      </w:pPr>
    </w:p>
    <w:p w14:paraId="1B95DF85" w14:textId="3A4E1D5A" w:rsidR="003F7E39" w:rsidRPr="007021CA" w:rsidRDefault="007D22BC" w:rsidP="006D594D">
      <w:pPr>
        <w:pStyle w:val="Heading1"/>
        <w:spacing w:line="360" w:lineRule="auto"/>
        <w:rPr>
          <w:rFonts w:eastAsia="Calibri"/>
        </w:rPr>
      </w:pPr>
      <w:bookmarkStart w:id="7" w:name="_Toc46403152"/>
      <w:r w:rsidRPr="007021CA">
        <w:rPr>
          <w:rFonts w:eastAsia="Calibri"/>
        </w:rPr>
        <w:lastRenderedPageBreak/>
        <w:t>References</w:t>
      </w:r>
      <w:bookmarkEnd w:id="7"/>
    </w:p>
    <w:p w14:paraId="0F779B48" w14:textId="4F2FBD6C" w:rsidR="008336CA" w:rsidRPr="008336CA" w:rsidRDefault="007D22BC" w:rsidP="008336CA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noProof/>
        </w:rPr>
      </w:pPr>
      <w:r w:rsidRPr="007021CA">
        <w:fldChar w:fldCharType="begin" w:fldLock="1"/>
      </w:r>
      <w:r w:rsidRPr="007021CA">
        <w:instrText xml:space="preserve">ADDIN Mendeley Bibliography CSL_BIBLIOGRAPHY </w:instrText>
      </w:r>
      <w:r w:rsidRPr="007021CA">
        <w:fldChar w:fldCharType="separate"/>
      </w:r>
      <w:r w:rsidR="008336CA" w:rsidRPr="008336CA">
        <w:rPr>
          <w:rFonts w:ascii="Times New Roman" w:hAnsi="Times New Roman" w:cs="Times New Roman"/>
          <w:noProof/>
          <w:szCs w:val="24"/>
        </w:rPr>
        <w:t>Use the "Insert Citation" button to add citations to this document.</w:t>
      </w:r>
    </w:p>
    <w:p w14:paraId="61C8DB43" w14:textId="1F3C0C48" w:rsidR="007D22BC" w:rsidRPr="007021CA" w:rsidRDefault="007D22BC" w:rsidP="006D594D">
      <w:pPr>
        <w:spacing w:line="360" w:lineRule="auto"/>
      </w:pPr>
      <w:r w:rsidRPr="007021CA">
        <w:fldChar w:fldCharType="end"/>
      </w:r>
    </w:p>
    <w:sectPr w:rsidR="007D22BC" w:rsidRPr="007021CA">
      <w:headerReference w:type="default" r:id="rId1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C93F363" w14:textId="77777777" w:rsidR="006A6A69" w:rsidRDefault="006A6A69" w:rsidP="001A062C">
      <w:pPr>
        <w:spacing w:after="0"/>
      </w:pPr>
      <w:r>
        <w:separator/>
      </w:r>
    </w:p>
    <w:p w14:paraId="32ED07AA" w14:textId="77777777" w:rsidR="006A6A69" w:rsidRDefault="006A6A69"/>
  </w:endnote>
  <w:endnote w:type="continuationSeparator" w:id="0">
    <w:p w14:paraId="59AD7C04" w14:textId="77777777" w:rsidR="006A6A69" w:rsidRDefault="006A6A69" w:rsidP="001A062C">
      <w:pPr>
        <w:spacing w:after="0"/>
      </w:pPr>
      <w:r>
        <w:continuationSeparator/>
      </w:r>
    </w:p>
    <w:p w14:paraId="6F7B7B3E" w14:textId="77777777" w:rsidR="006A6A69" w:rsidRDefault="006A6A6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LTStd-Roman">
    <w:altName w:val="Times New Roman"/>
    <w:panose1 w:val="00000000000000000000"/>
    <w:charset w:val="00"/>
    <w:family w:val="roman"/>
    <w:notTrueType/>
    <w:pitch w:val="default"/>
  </w:font>
  <w:font w:name="MT-Extra">
    <w:altName w:val="Cambria"/>
    <w:panose1 w:val="00000000000000000000"/>
    <w:charset w:val="00"/>
    <w:family w:val="roman"/>
    <w:notTrueType/>
    <w:pitch w:val="default"/>
  </w:font>
  <w:font w:name="TimesLTStd-Italic">
    <w:altName w:val="Times New Roman"/>
    <w:panose1 w:val="00000000000000000000"/>
    <w:charset w:val="00"/>
    <w:family w:val="roman"/>
    <w:notTrueType/>
    <w:pitch w:val="default"/>
  </w:font>
  <w:font w:name="SymbolMT">
    <w:altName w:val="Cambria"/>
    <w:panose1 w:val="00000000000000000000"/>
    <w:charset w:val="00"/>
    <w:family w:val="roman"/>
    <w:notTrueType/>
    <w:pitch w:val="default"/>
  </w:font>
  <w:font w:name="AdvTT5235d5a9+20">
    <w:altName w:val="Cambria"/>
    <w:panose1 w:val="00000000000000000000"/>
    <w:charset w:val="00"/>
    <w:family w:val="roman"/>
    <w:notTrueType/>
    <w:pitch w:val="default"/>
  </w:font>
  <w:font w:name="AdvTT94c8263f.I+03">
    <w:altName w:val="Cambria"/>
    <w:panose1 w:val="00000000000000000000"/>
    <w:charset w:val="00"/>
    <w:family w:val="roman"/>
    <w:notTrueType/>
    <w:pitch w:val="default"/>
  </w:font>
  <w:font w:name="TimesNewRomanPS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NewRomanPS-Italic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78052266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8852CB3" w14:textId="426A55D8" w:rsidR="00FA3B37" w:rsidRDefault="00FA3B37" w:rsidP="00FF47CB">
        <w:pPr>
          <w:pStyle w:val="Footer"/>
          <w:tabs>
            <w:tab w:val="left" w:pos="4425"/>
          </w:tabs>
          <w:jc w:val="left"/>
        </w:pPr>
        <w:r>
          <w:tab/>
        </w:r>
        <w:r>
          <w:tab/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22EF8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14:paraId="48108414" w14:textId="77777777" w:rsidR="00FA3B37" w:rsidRDefault="00FA3B37"/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350D502" w14:textId="77777777" w:rsidR="006A6A69" w:rsidRDefault="006A6A69" w:rsidP="001A062C">
      <w:pPr>
        <w:spacing w:after="0"/>
      </w:pPr>
      <w:r>
        <w:separator/>
      </w:r>
    </w:p>
    <w:p w14:paraId="4F085ECE" w14:textId="77777777" w:rsidR="006A6A69" w:rsidRDefault="006A6A69"/>
  </w:footnote>
  <w:footnote w:type="continuationSeparator" w:id="0">
    <w:p w14:paraId="542B1D34" w14:textId="77777777" w:rsidR="006A6A69" w:rsidRDefault="006A6A69" w:rsidP="001A062C">
      <w:pPr>
        <w:spacing w:after="0"/>
      </w:pPr>
      <w:r>
        <w:continuationSeparator/>
      </w:r>
    </w:p>
    <w:p w14:paraId="150C336D" w14:textId="77777777" w:rsidR="006A6A69" w:rsidRDefault="006A6A69"/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2CD0837" w14:textId="4262E058" w:rsidR="00FA3B37" w:rsidRDefault="00FA3B37" w:rsidP="006D6007">
    <w:pPr>
      <w:pStyle w:val="Header"/>
      <w:jc w:val="left"/>
    </w:pPr>
    <w:r>
      <w:rPr>
        <w:noProof/>
      </w:rPr>
      <w:drawing>
        <wp:inline distT="0" distB="0" distL="0" distR="0" wp14:anchorId="66457079" wp14:editId="6E71930A">
          <wp:extent cx="1478361" cy="714375"/>
          <wp:effectExtent l="0" t="0" r="7620" b="0"/>
          <wp:docPr id="2" name="Picture 2" descr="A picture containing drawing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Ryerson-rgb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499569" cy="724623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9A216E2" w14:textId="41C5456D" w:rsidR="00FA3B37" w:rsidRPr="009B43FF" w:rsidRDefault="00FA3B37" w:rsidP="006A1AD4">
    <w:pPr>
      <w:pStyle w:val="Header"/>
      <w:rPr>
        <w:lang w:val="en-CA"/>
      </w:rPr>
    </w:pPr>
    <w:r>
      <w:rPr>
        <w:lang w:val="en-CA"/>
      </w:rPr>
      <w:t>Problem set 5</w:t>
    </w: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2A0B765" w14:textId="77777777" w:rsidR="00FA3B37" w:rsidRPr="00CA602C" w:rsidRDefault="00FA3B37" w:rsidP="006A1AD4">
    <w:pPr>
      <w:pStyle w:val="Header"/>
      <w:rPr>
        <w:lang w:val="en-CA"/>
      </w:rPr>
    </w:pPr>
    <w:r>
      <w:t>List of Contents</w:t>
    </w:r>
  </w:p>
</w:hdr>
</file>

<file path=word/header4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24AA08D" w14:textId="77777777" w:rsidR="00FA3B37" w:rsidRPr="006A1AD4" w:rsidRDefault="00FA3B37" w:rsidP="006A1AD4">
    <w:pPr>
      <w:pStyle w:val="Header"/>
    </w:pPr>
    <w:r>
      <w:t>List of Figures</w:t>
    </w:r>
  </w:p>
</w:hdr>
</file>

<file path=word/header5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C16BB70" w14:textId="332BCA41" w:rsidR="00FA3B37" w:rsidRPr="00093769" w:rsidRDefault="00FA3B37" w:rsidP="003223AB">
    <w:pPr>
      <w:jc w:val="left"/>
      <w:rPr>
        <w:lang w:val="en-CA"/>
      </w:rPr>
    </w:pPr>
    <w:r>
      <w:rPr>
        <w:lang w:val="en-CA"/>
      </w:rPr>
      <w:t>Solution</w:t>
    </w:r>
  </w:p>
</w:hdr>
</file>

<file path=word/header6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EE4106A" w14:textId="315370ED" w:rsidR="00FA3B37" w:rsidRDefault="00FA3B37" w:rsidP="003223AB">
    <w:pPr>
      <w:jc w:val="left"/>
    </w:pPr>
    <w:r>
      <w:t>References</w:t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78D6B3C"/>
    <w:multiLevelType w:val="hybridMultilevel"/>
    <w:tmpl w:val="418AD83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E713A4E"/>
    <w:multiLevelType w:val="hybridMultilevel"/>
    <w:tmpl w:val="0D388F6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654385B"/>
    <w:multiLevelType w:val="hybridMultilevel"/>
    <w:tmpl w:val="962E0182"/>
    <w:lvl w:ilvl="0" w:tplc="0A4A0A58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8DA23D4"/>
    <w:multiLevelType w:val="hybridMultilevel"/>
    <w:tmpl w:val="26EEDF4E"/>
    <w:lvl w:ilvl="0" w:tplc="10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9965460"/>
    <w:multiLevelType w:val="hybridMultilevel"/>
    <w:tmpl w:val="47E0F20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A607A4F"/>
    <w:multiLevelType w:val="hybridMultilevel"/>
    <w:tmpl w:val="E7CE7312"/>
    <w:lvl w:ilvl="0" w:tplc="081212DE">
      <w:start w:val="1"/>
      <w:numFmt w:val="decimal"/>
      <w:pStyle w:val="Table"/>
      <w:lvlText w:val="Table 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E4271CE"/>
    <w:multiLevelType w:val="hybridMultilevel"/>
    <w:tmpl w:val="5636CF0A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149361F"/>
    <w:multiLevelType w:val="hybridMultilevel"/>
    <w:tmpl w:val="0214301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7EB12D2"/>
    <w:multiLevelType w:val="multilevel"/>
    <w:tmpl w:val="10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9" w15:restartNumberingAfterBreak="0">
    <w:nsid w:val="2EDA1B3E"/>
    <w:multiLevelType w:val="hybridMultilevel"/>
    <w:tmpl w:val="B37E787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8531789"/>
    <w:multiLevelType w:val="hybridMultilevel"/>
    <w:tmpl w:val="2486A48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8F968EF"/>
    <w:multiLevelType w:val="hybridMultilevel"/>
    <w:tmpl w:val="409C208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2706ED"/>
    <w:multiLevelType w:val="hybridMultilevel"/>
    <w:tmpl w:val="E95AE97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1081182"/>
    <w:multiLevelType w:val="multilevel"/>
    <w:tmpl w:val="CE2C2114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860" w:hanging="576"/>
      </w:pPr>
    </w:lvl>
    <w:lvl w:ilvl="2">
      <w:start w:val="1"/>
      <w:numFmt w:val="decimal"/>
      <w:pStyle w:val="Heading3"/>
      <w:lvlText w:val="%1.%2.%3"/>
      <w:lvlJc w:val="left"/>
      <w:pPr>
        <w:ind w:left="2138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2285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4" w15:restartNumberingAfterBreak="0">
    <w:nsid w:val="42C77DE2"/>
    <w:multiLevelType w:val="hybridMultilevel"/>
    <w:tmpl w:val="75907F2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3072D8A"/>
    <w:multiLevelType w:val="hybridMultilevel"/>
    <w:tmpl w:val="A26699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57277C7"/>
    <w:multiLevelType w:val="hybridMultilevel"/>
    <w:tmpl w:val="10F614DA"/>
    <w:lvl w:ilvl="0" w:tplc="10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8BA4140"/>
    <w:multiLevelType w:val="hybridMultilevel"/>
    <w:tmpl w:val="D24657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A501DF5"/>
    <w:multiLevelType w:val="hybridMultilevel"/>
    <w:tmpl w:val="F06AB77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5A57087"/>
    <w:multiLevelType w:val="hybridMultilevel"/>
    <w:tmpl w:val="FE4AF79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779039D"/>
    <w:multiLevelType w:val="hybridMultilevel"/>
    <w:tmpl w:val="97D8A8B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AA8247C"/>
    <w:multiLevelType w:val="hybridMultilevel"/>
    <w:tmpl w:val="550E8668"/>
    <w:lvl w:ilvl="0" w:tplc="3C6A2D46">
      <w:start w:val="1"/>
      <w:numFmt w:val="decimal"/>
      <w:pStyle w:val="Equationnumber"/>
      <w:lvlText w:val="(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B504EC2"/>
    <w:multiLevelType w:val="hybridMultilevel"/>
    <w:tmpl w:val="9EA6E7FA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FCE1C6B"/>
    <w:multiLevelType w:val="hybridMultilevel"/>
    <w:tmpl w:val="B288B15E"/>
    <w:lvl w:ilvl="0" w:tplc="171E21AE">
      <w:start w:val="1"/>
      <w:numFmt w:val="bullet"/>
      <w:lvlText w:val="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72C68098" w:tentative="1">
      <w:start w:val="1"/>
      <w:numFmt w:val="bullet"/>
      <w:lvlText w:val="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E9F28C28" w:tentative="1">
      <w:start w:val="1"/>
      <w:numFmt w:val="bullet"/>
      <w:lvlText w:val="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73E212E4" w:tentative="1">
      <w:start w:val="1"/>
      <w:numFmt w:val="bullet"/>
      <w:lvlText w:val="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0324EF70" w:tentative="1">
      <w:start w:val="1"/>
      <w:numFmt w:val="bullet"/>
      <w:lvlText w:val="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281E64A0" w:tentative="1">
      <w:start w:val="1"/>
      <w:numFmt w:val="bullet"/>
      <w:lvlText w:val="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D25CB19E" w:tentative="1">
      <w:start w:val="1"/>
      <w:numFmt w:val="bullet"/>
      <w:lvlText w:val="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AAEFDB2" w:tentative="1">
      <w:start w:val="1"/>
      <w:numFmt w:val="bullet"/>
      <w:lvlText w:val="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27C28D3A" w:tentative="1">
      <w:start w:val="1"/>
      <w:numFmt w:val="bullet"/>
      <w:lvlText w:val="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1A960F8"/>
    <w:multiLevelType w:val="hybridMultilevel"/>
    <w:tmpl w:val="4EC8DB6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2E07DEC"/>
    <w:multiLevelType w:val="hybridMultilevel"/>
    <w:tmpl w:val="23CCD5E8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4EC000A"/>
    <w:multiLevelType w:val="hybridMultilevel"/>
    <w:tmpl w:val="E0DAB22C"/>
    <w:lvl w:ilvl="0" w:tplc="B2CA9C34">
      <w:start w:val="1"/>
      <w:numFmt w:val="upperLetter"/>
      <w:lvlText w:val="%1."/>
      <w:lvlJc w:val="left"/>
      <w:pPr>
        <w:ind w:left="720" w:hanging="360"/>
      </w:pPr>
      <w:rPr>
        <w:rFonts w:eastAsiaTheme="minorHAnsi"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B295023"/>
    <w:multiLevelType w:val="hybridMultilevel"/>
    <w:tmpl w:val="249CC41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0CB6317"/>
    <w:multiLevelType w:val="hybridMultilevel"/>
    <w:tmpl w:val="6FA47BB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3DD4838"/>
    <w:multiLevelType w:val="hybridMultilevel"/>
    <w:tmpl w:val="8D5806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79F59E9"/>
    <w:multiLevelType w:val="hybridMultilevel"/>
    <w:tmpl w:val="1298C77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C0D4259"/>
    <w:multiLevelType w:val="hybridMultilevel"/>
    <w:tmpl w:val="2BBC344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CD96240"/>
    <w:multiLevelType w:val="hybridMultilevel"/>
    <w:tmpl w:val="EB02538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7F967D8C"/>
    <w:multiLevelType w:val="hybridMultilevel"/>
    <w:tmpl w:val="CF4409CC"/>
    <w:lvl w:ilvl="0" w:tplc="FDAAFBB2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  <w:sz w:val="24"/>
        <w:szCs w:val="24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FB2166F"/>
    <w:multiLevelType w:val="hybridMultilevel"/>
    <w:tmpl w:val="76D2BEC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FFE7D4C"/>
    <w:multiLevelType w:val="hybridMultilevel"/>
    <w:tmpl w:val="1AC2F9A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5"/>
  </w:num>
  <w:num w:numId="3">
    <w:abstractNumId w:val="6"/>
  </w:num>
  <w:num w:numId="4">
    <w:abstractNumId w:val="32"/>
  </w:num>
  <w:num w:numId="5">
    <w:abstractNumId w:val="12"/>
  </w:num>
  <w:num w:numId="6">
    <w:abstractNumId w:val="21"/>
  </w:num>
  <w:num w:numId="7">
    <w:abstractNumId w:val="21"/>
    <w:lvlOverride w:ilvl="0">
      <w:startOverride w:val="1"/>
    </w:lvlOverride>
  </w:num>
  <w:num w:numId="8">
    <w:abstractNumId w:val="21"/>
    <w:lvlOverride w:ilvl="0">
      <w:startOverride w:val="1"/>
    </w:lvlOverride>
  </w:num>
  <w:num w:numId="9">
    <w:abstractNumId w:val="15"/>
  </w:num>
  <w:num w:numId="10">
    <w:abstractNumId w:val="17"/>
  </w:num>
  <w:num w:numId="11">
    <w:abstractNumId w:val="19"/>
  </w:num>
  <w:num w:numId="12">
    <w:abstractNumId w:val="9"/>
  </w:num>
  <w:num w:numId="13">
    <w:abstractNumId w:val="11"/>
  </w:num>
  <w:num w:numId="14">
    <w:abstractNumId w:val="20"/>
  </w:num>
  <w:num w:numId="15">
    <w:abstractNumId w:val="30"/>
  </w:num>
  <w:num w:numId="16">
    <w:abstractNumId w:val="10"/>
  </w:num>
  <w:num w:numId="17">
    <w:abstractNumId w:val="18"/>
  </w:num>
  <w:num w:numId="18">
    <w:abstractNumId w:val="35"/>
  </w:num>
  <w:num w:numId="19">
    <w:abstractNumId w:val="1"/>
  </w:num>
  <w:num w:numId="20">
    <w:abstractNumId w:val="28"/>
  </w:num>
  <w:num w:numId="21">
    <w:abstractNumId w:val="34"/>
  </w:num>
  <w:num w:numId="22">
    <w:abstractNumId w:val="7"/>
  </w:num>
  <w:num w:numId="23">
    <w:abstractNumId w:val="8"/>
  </w:num>
  <w:num w:numId="24">
    <w:abstractNumId w:val="2"/>
  </w:num>
  <w:num w:numId="25">
    <w:abstractNumId w:val="23"/>
  </w:num>
  <w:num w:numId="26">
    <w:abstractNumId w:val="0"/>
  </w:num>
  <w:num w:numId="27">
    <w:abstractNumId w:val="31"/>
  </w:num>
  <w:num w:numId="28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6"/>
  </w:num>
  <w:num w:numId="32">
    <w:abstractNumId w:val="13"/>
  </w:num>
  <w:num w:numId="33">
    <w:abstractNumId w:val="3"/>
  </w:num>
  <w:num w:numId="34">
    <w:abstractNumId w:val="16"/>
  </w:num>
  <w:num w:numId="35">
    <w:abstractNumId w:val="25"/>
  </w:num>
  <w:num w:numId="36">
    <w:abstractNumId w:val="13"/>
  </w:num>
  <w:num w:numId="37">
    <w:abstractNumId w:val="4"/>
  </w:num>
  <w:num w:numId="38">
    <w:abstractNumId w:val="33"/>
  </w:num>
  <w:num w:numId="39">
    <w:abstractNumId w:val="22"/>
  </w:num>
  <w:num w:numId="40">
    <w:abstractNumId w:val="24"/>
  </w:num>
  <w:num w:numId="41">
    <w:abstractNumId w:val="14"/>
  </w:num>
  <w:num w:numId="42">
    <w:abstractNumId w:val="27"/>
  </w:num>
  <w:num w:numId="43">
    <w:abstractNumId w:val="29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hideSpellingErrors/>
  <w:hideGrammaticalErrors/>
  <w:activeWritingStyle w:appName="MSWord" w:lang="en-US" w:vendorID="64" w:dllVersion="6" w:nlCheck="1" w:checkStyle="0"/>
  <w:activeWritingStyle w:appName="MSWord" w:lang="en-CA" w:vendorID="64" w:dllVersion="6" w:nlCheck="1" w:checkStyle="0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US" w:vendorID="64" w:dllVersion="131078" w:nlCheck="1" w:checkStyle="0"/>
  <w:activeWritingStyle w:appName="MSWord" w:lang="en-CA" w:vendorID="64" w:dllVersion="131078" w:nlCheck="1" w:checkStyle="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O1NLU0NDI3Njc3MzRW0lEKTi0uzszPAymwMK0FAAQ9j0w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6th Author-Dat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A42AE2"/>
    <w:rsid w:val="000001F0"/>
    <w:rsid w:val="0000076B"/>
    <w:rsid w:val="00000B65"/>
    <w:rsid w:val="00001217"/>
    <w:rsid w:val="000013E4"/>
    <w:rsid w:val="000018FC"/>
    <w:rsid w:val="00001B63"/>
    <w:rsid w:val="00001EC3"/>
    <w:rsid w:val="000020A8"/>
    <w:rsid w:val="00002AA2"/>
    <w:rsid w:val="000033E8"/>
    <w:rsid w:val="00003F8F"/>
    <w:rsid w:val="000041A7"/>
    <w:rsid w:val="000052C1"/>
    <w:rsid w:val="000056E5"/>
    <w:rsid w:val="0000589E"/>
    <w:rsid w:val="00005AD7"/>
    <w:rsid w:val="00005B18"/>
    <w:rsid w:val="00005F08"/>
    <w:rsid w:val="00005F5A"/>
    <w:rsid w:val="0000641F"/>
    <w:rsid w:val="000066E7"/>
    <w:rsid w:val="00006B5D"/>
    <w:rsid w:val="000071D5"/>
    <w:rsid w:val="0000763D"/>
    <w:rsid w:val="00007779"/>
    <w:rsid w:val="000077DD"/>
    <w:rsid w:val="00007E50"/>
    <w:rsid w:val="00010231"/>
    <w:rsid w:val="00010656"/>
    <w:rsid w:val="00010B33"/>
    <w:rsid w:val="00010CE0"/>
    <w:rsid w:val="00010D66"/>
    <w:rsid w:val="00010DD7"/>
    <w:rsid w:val="0001151A"/>
    <w:rsid w:val="00012197"/>
    <w:rsid w:val="000124EB"/>
    <w:rsid w:val="00012773"/>
    <w:rsid w:val="00012F4C"/>
    <w:rsid w:val="00013104"/>
    <w:rsid w:val="00013531"/>
    <w:rsid w:val="00013665"/>
    <w:rsid w:val="000136EE"/>
    <w:rsid w:val="000137F1"/>
    <w:rsid w:val="00013BF8"/>
    <w:rsid w:val="00013D2F"/>
    <w:rsid w:val="00013FBA"/>
    <w:rsid w:val="00014E0A"/>
    <w:rsid w:val="00014F94"/>
    <w:rsid w:val="000152DD"/>
    <w:rsid w:val="0001585F"/>
    <w:rsid w:val="00015B73"/>
    <w:rsid w:val="000161B6"/>
    <w:rsid w:val="000162BD"/>
    <w:rsid w:val="00016313"/>
    <w:rsid w:val="0001636E"/>
    <w:rsid w:val="0001637B"/>
    <w:rsid w:val="00016CEC"/>
    <w:rsid w:val="000173C4"/>
    <w:rsid w:val="00017802"/>
    <w:rsid w:val="000201AD"/>
    <w:rsid w:val="0002025D"/>
    <w:rsid w:val="000203F5"/>
    <w:rsid w:val="0002077B"/>
    <w:rsid w:val="000207D6"/>
    <w:rsid w:val="0002104D"/>
    <w:rsid w:val="000212AA"/>
    <w:rsid w:val="000213A7"/>
    <w:rsid w:val="000215A4"/>
    <w:rsid w:val="000229FB"/>
    <w:rsid w:val="00022E5E"/>
    <w:rsid w:val="0002322E"/>
    <w:rsid w:val="0002330E"/>
    <w:rsid w:val="0002338C"/>
    <w:rsid w:val="00023444"/>
    <w:rsid w:val="00023464"/>
    <w:rsid w:val="000234DB"/>
    <w:rsid w:val="0002449B"/>
    <w:rsid w:val="0002455E"/>
    <w:rsid w:val="00025C0B"/>
    <w:rsid w:val="000261C9"/>
    <w:rsid w:val="000262EC"/>
    <w:rsid w:val="00026885"/>
    <w:rsid w:val="00026F0D"/>
    <w:rsid w:val="00027221"/>
    <w:rsid w:val="00027222"/>
    <w:rsid w:val="00027C6A"/>
    <w:rsid w:val="00027D16"/>
    <w:rsid w:val="00030267"/>
    <w:rsid w:val="000307E8"/>
    <w:rsid w:val="0003090A"/>
    <w:rsid w:val="00030F3B"/>
    <w:rsid w:val="00031129"/>
    <w:rsid w:val="00031FDC"/>
    <w:rsid w:val="00032148"/>
    <w:rsid w:val="0003230A"/>
    <w:rsid w:val="000325B8"/>
    <w:rsid w:val="00033417"/>
    <w:rsid w:val="000334F8"/>
    <w:rsid w:val="000339A0"/>
    <w:rsid w:val="00034074"/>
    <w:rsid w:val="000346CB"/>
    <w:rsid w:val="00035320"/>
    <w:rsid w:val="00035AF1"/>
    <w:rsid w:val="00035B9D"/>
    <w:rsid w:val="00035F5E"/>
    <w:rsid w:val="00036501"/>
    <w:rsid w:val="00036648"/>
    <w:rsid w:val="00036865"/>
    <w:rsid w:val="00036B61"/>
    <w:rsid w:val="00036C2D"/>
    <w:rsid w:val="00037013"/>
    <w:rsid w:val="000371BF"/>
    <w:rsid w:val="000372EF"/>
    <w:rsid w:val="00037BB8"/>
    <w:rsid w:val="00040261"/>
    <w:rsid w:val="000402A1"/>
    <w:rsid w:val="0004069E"/>
    <w:rsid w:val="00040BA6"/>
    <w:rsid w:val="00040C86"/>
    <w:rsid w:val="00041087"/>
    <w:rsid w:val="000410D5"/>
    <w:rsid w:val="00041476"/>
    <w:rsid w:val="00041588"/>
    <w:rsid w:val="00042547"/>
    <w:rsid w:val="00042893"/>
    <w:rsid w:val="000429A5"/>
    <w:rsid w:val="00042AA1"/>
    <w:rsid w:val="00042B31"/>
    <w:rsid w:val="00042E8F"/>
    <w:rsid w:val="00043877"/>
    <w:rsid w:val="000439CE"/>
    <w:rsid w:val="00043B4D"/>
    <w:rsid w:val="00043CF4"/>
    <w:rsid w:val="000441DC"/>
    <w:rsid w:val="000445A3"/>
    <w:rsid w:val="000446AA"/>
    <w:rsid w:val="000446E1"/>
    <w:rsid w:val="00044C9A"/>
    <w:rsid w:val="00044D0D"/>
    <w:rsid w:val="00044E62"/>
    <w:rsid w:val="00045DD7"/>
    <w:rsid w:val="00045E70"/>
    <w:rsid w:val="00045F7D"/>
    <w:rsid w:val="000461A6"/>
    <w:rsid w:val="0004623B"/>
    <w:rsid w:val="000462E3"/>
    <w:rsid w:val="00046693"/>
    <w:rsid w:val="00047121"/>
    <w:rsid w:val="0004763E"/>
    <w:rsid w:val="0004789F"/>
    <w:rsid w:val="000478B3"/>
    <w:rsid w:val="00047B0F"/>
    <w:rsid w:val="0005009A"/>
    <w:rsid w:val="000507AC"/>
    <w:rsid w:val="00050AFA"/>
    <w:rsid w:val="00050C1C"/>
    <w:rsid w:val="000511B4"/>
    <w:rsid w:val="00051856"/>
    <w:rsid w:val="00051DC1"/>
    <w:rsid w:val="0005208C"/>
    <w:rsid w:val="00052228"/>
    <w:rsid w:val="00052BF9"/>
    <w:rsid w:val="00053072"/>
    <w:rsid w:val="00053102"/>
    <w:rsid w:val="00053EF9"/>
    <w:rsid w:val="000540E6"/>
    <w:rsid w:val="00054464"/>
    <w:rsid w:val="000544EE"/>
    <w:rsid w:val="0005469C"/>
    <w:rsid w:val="00054ADC"/>
    <w:rsid w:val="00055403"/>
    <w:rsid w:val="00055446"/>
    <w:rsid w:val="0005555A"/>
    <w:rsid w:val="000558B3"/>
    <w:rsid w:val="00055EFC"/>
    <w:rsid w:val="00055F9C"/>
    <w:rsid w:val="000560B5"/>
    <w:rsid w:val="000564F4"/>
    <w:rsid w:val="000566F7"/>
    <w:rsid w:val="0005678B"/>
    <w:rsid w:val="00056D68"/>
    <w:rsid w:val="00056F21"/>
    <w:rsid w:val="000577FA"/>
    <w:rsid w:val="00057E7F"/>
    <w:rsid w:val="000602B9"/>
    <w:rsid w:val="00060352"/>
    <w:rsid w:val="000604AF"/>
    <w:rsid w:val="00061196"/>
    <w:rsid w:val="00061309"/>
    <w:rsid w:val="00061902"/>
    <w:rsid w:val="000622FF"/>
    <w:rsid w:val="0006278D"/>
    <w:rsid w:val="0006334D"/>
    <w:rsid w:val="00063935"/>
    <w:rsid w:val="00063957"/>
    <w:rsid w:val="00063FA4"/>
    <w:rsid w:val="0006413D"/>
    <w:rsid w:val="000642D0"/>
    <w:rsid w:val="00064527"/>
    <w:rsid w:val="00064677"/>
    <w:rsid w:val="000647A5"/>
    <w:rsid w:val="00064F77"/>
    <w:rsid w:val="00065255"/>
    <w:rsid w:val="000652D8"/>
    <w:rsid w:val="000656E9"/>
    <w:rsid w:val="000656F9"/>
    <w:rsid w:val="0006573F"/>
    <w:rsid w:val="00065A2D"/>
    <w:rsid w:val="00065E06"/>
    <w:rsid w:val="00065E08"/>
    <w:rsid w:val="00065EF2"/>
    <w:rsid w:val="00065FF2"/>
    <w:rsid w:val="00066019"/>
    <w:rsid w:val="000662D0"/>
    <w:rsid w:val="00066314"/>
    <w:rsid w:val="00066A1B"/>
    <w:rsid w:val="00066E66"/>
    <w:rsid w:val="0006725D"/>
    <w:rsid w:val="00070ACB"/>
    <w:rsid w:val="00071321"/>
    <w:rsid w:val="000717E2"/>
    <w:rsid w:val="00071B58"/>
    <w:rsid w:val="00071BA7"/>
    <w:rsid w:val="00071ED1"/>
    <w:rsid w:val="00072802"/>
    <w:rsid w:val="00072E8F"/>
    <w:rsid w:val="00073B33"/>
    <w:rsid w:val="000746ED"/>
    <w:rsid w:val="00074B60"/>
    <w:rsid w:val="00074BCB"/>
    <w:rsid w:val="00074CD8"/>
    <w:rsid w:val="0007529C"/>
    <w:rsid w:val="000757B1"/>
    <w:rsid w:val="00075987"/>
    <w:rsid w:val="00075C4D"/>
    <w:rsid w:val="00076456"/>
    <w:rsid w:val="00076484"/>
    <w:rsid w:val="00076668"/>
    <w:rsid w:val="00076FA3"/>
    <w:rsid w:val="00077085"/>
    <w:rsid w:val="0007775C"/>
    <w:rsid w:val="000777A6"/>
    <w:rsid w:val="00077BBB"/>
    <w:rsid w:val="00077E8C"/>
    <w:rsid w:val="000808CE"/>
    <w:rsid w:val="00082373"/>
    <w:rsid w:val="000825E1"/>
    <w:rsid w:val="00082646"/>
    <w:rsid w:val="0008268D"/>
    <w:rsid w:val="00082727"/>
    <w:rsid w:val="0008286F"/>
    <w:rsid w:val="000828C3"/>
    <w:rsid w:val="00082944"/>
    <w:rsid w:val="0008295C"/>
    <w:rsid w:val="00082D54"/>
    <w:rsid w:val="00082DE6"/>
    <w:rsid w:val="00083E96"/>
    <w:rsid w:val="00083FA8"/>
    <w:rsid w:val="0008403D"/>
    <w:rsid w:val="00084109"/>
    <w:rsid w:val="000841F5"/>
    <w:rsid w:val="0008425C"/>
    <w:rsid w:val="00084AFE"/>
    <w:rsid w:val="00084D19"/>
    <w:rsid w:val="000852A0"/>
    <w:rsid w:val="00085729"/>
    <w:rsid w:val="00085DC7"/>
    <w:rsid w:val="00086672"/>
    <w:rsid w:val="000869D4"/>
    <w:rsid w:val="000872D1"/>
    <w:rsid w:val="00087D42"/>
    <w:rsid w:val="00090593"/>
    <w:rsid w:val="000907B6"/>
    <w:rsid w:val="0009098C"/>
    <w:rsid w:val="00090B93"/>
    <w:rsid w:val="00090C95"/>
    <w:rsid w:val="000914A7"/>
    <w:rsid w:val="000915E3"/>
    <w:rsid w:val="00093756"/>
    <w:rsid w:val="00093769"/>
    <w:rsid w:val="000939D5"/>
    <w:rsid w:val="00093A7E"/>
    <w:rsid w:val="000940B5"/>
    <w:rsid w:val="00094630"/>
    <w:rsid w:val="00094A88"/>
    <w:rsid w:val="00094EDA"/>
    <w:rsid w:val="00094F89"/>
    <w:rsid w:val="00094FFB"/>
    <w:rsid w:val="000958A0"/>
    <w:rsid w:val="00095B85"/>
    <w:rsid w:val="00095C13"/>
    <w:rsid w:val="0009608E"/>
    <w:rsid w:val="0009624D"/>
    <w:rsid w:val="00096B03"/>
    <w:rsid w:val="00096FA7"/>
    <w:rsid w:val="00097077"/>
    <w:rsid w:val="0009788C"/>
    <w:rsid w:val="00097922"/>
    <w:rsid w:val="000A06F5"/>
    <w:rsid w:val="000A0781"/>
    <w:rsid w:val="000A0F08"/>
    <w:rsid w:val="000A0F96"/>
    <w:rsid w:val="000A1AEF"/>
    <w:rsid w:val="000A1D12"/>
    <w:rsid w:val="000A1E52"/>
    <w:rsid w:val="000A266A"/>
    <w:rsid w:val="000A27B5"/>
    <w:rsid w:val="000A29E6"/>
    <w:rsid w:val="000A2C63"/>
    <w:rsid w:val="000A3318"/>
    <w:rsid w:val="000A3ECA"/>
    <w:rsid w:val="000A45B7"/>
    <w:rsid w:val="000A5126"/>
    <w:rsid w:val="000A54AE"/>
    <w:rsid w:val="000A59F0"/>
    <w:rsid w:val="000A5F80"/>
    <w:rsid w:val="000A6169"/>
    <w:rsid w:val="000A7147"/>
    <w:rsid w:val="000A7EE6"/>
    <w:rsid w:val="000B1050"/>
    <w:rsid w:val="000B17D6"/>
    <w:rsid w:val="000B287A"/>
    <w:rsid w:val="000B2EF1"/>
    <w:rsid w:val="000B306F"/>
    <w:rsid w:val="000B313B"/>
    <w:rsid w:val="000B351C"/>
    <w:rsid w:val="000B3F21"/>
    <w:rsid w:val="000B3F9F"/>
    <w:rsid w:val="000B4158"/>
    <w:rsid w:val="000B43BA"/>
    <w:rsid w:val="000B44D3"/>
    <w:rsid w:val="000B47B3"/>
    <w:rsid w:val="000B4929"/>
    <w:rsid w:val="000B4C9A"/>
    <w:rsid w:val="000B5038"/>
    <w:rsid w:val="000B58AC"/>
    <w:rsid w:val="000B58B8"/>
    <w:rsid w:val="000B5A30"/>
    <w:rsid w:val="000B5FA3"/>
    <w:rsid w:val="000B6304"/>
    <w:rsid w:val="000B638F"/>
    <w:rsid w:val="000B63C7"/>
    <w:rsid w:val="000B63CE"/>
    <w:rsid w:val="000B63D1"/>
    <w:rsid w:val="000B64AA"/>
    <w:rsid w:val="000B6625"/>
    <w:rsid w:val="000B67D2"/>
    <w:rsid w:val="000B69AF"/>
    <w:rsid w:val="000B6AAD"/>
    <w:rsid w:val="000B7165"/>
    <w:rsid w:val="000B74DD"/>
    <w:rsid w:val="000B755F"/>
    <w:rsid w:val="000B770B"/>
    <w:rsid w:val="000B7C18"/>
    <w:rsid w:val="000C01CB"/>
    <w:rsid w:val="000C0355"/>
    <w:rsid w:val="000C068A"/>
    <w:rsid w:val="000C0819"/>
    <w:rsid w:val="000C0D94"/>
    <w:rsid w:val="000C181F"/>
    <w:rsid w:val="000C1831"/>
    <w:rsid w:val="000C1A9F"/>
    <w:rsid w:val="000C1B65"/>
    <w:rsid w:val="000C1F1F"/>
    <w:rsid w:val="000C21FC"/>
    <w:rsid w:val="000C25C1"/>
    <w:rsid w:val="000C25C2"/>
    <w:rsid w:val="000C2948"/>
    <w:rsid w:val="000C2962"/>
    <w:rsid w:val="000C30BF"/>
    <w:rsid w:val="000C3615"/>
    <w:rsid w:val="000C373C"/>
    <w:rsid w:val="000C39E6"/>
    <w:rsid w:val="000C3F13"/>
    <w:rsid w:val="000C436D"/>
    <w:rsid w:val="000C4BA0"/>
    <w:rsid w:val="000C4EB5"/>
    <w:rsid w:val="000C5A43"/>
    <w:rsid w:val="000C6516"/>
    <w:rsid w:val="000C67B2"/>
    <w:rsid w:val="000C6A2E"/>
    <w:rsid w:val="000C6D86"/>
    <w:rsid w:val="000C6DA6"/>
    <w:rsid w:val="000C7C5E"/>
    <w:rsid w:val="000D001A"/>
    <w:rsid w:val="000D012E"/>
    <w:rsid w:val="000D13C5"/>
    <w:rsid w:val="000D1CA6"/>
    <w:rsid w:val="000D1D21"/>
    <w:rsid w:val="000D1D36"/>
    <w:rsid w:val="000D1D90"/>
    <w:rsid w:val="000D203A"/>
    <w:rsid w:val="000D2281"/>
    <w:rsid w:val="000D25F7"/>
    <w:rsid w:val="000D2B8B"/>
    <w:rsid w:val="000D2E08"/>
    <w:rsid w:val="000D325F"/>
    <w:rsid w:val="000D358C"/>
    <w:rsid w:val="000D3F21"/>
    <w:rsid w:val="000D44BA"/>
    <w:rsid w:val="000D460D"/>
    <w:rsid w:val="000D4643"/>
    <w:rsid w:val="000D4E8F"/>
    <w:rsid w:val="000D503B"/>
    <w:rsid w:val="000D540C"/>
    <w:rsid w:val="000D56DA"/>
    <w:rsid w:val="000D5A22"/>
    <w:rsid w:val="000D5C71"/>
    <w:rsid w:val="000D5EFE"/>
    <w:rsid w:val="000D6B03"/>
    <w:rsid w:val="000D7252"/>
    <w:rsid w:val="000D7583"/>
    <w:rsid w:val="000D78D1"/>
    <w:rsid w:val="000D7A85"/>
    <w:rsid w:val="000E049F"/>
    <w:rsid w:val="000E0F0A"/>
    <w:rsid w:val="000E1380"/>
    <w:rsid w:val="000E142F"/>
    <w:rsid w:val="000E145A"/>
    <w:rsid w:val="000E17BB"/>
    <w:rsid w:val="000E21BE"/>
    <w:rsid w:val="000E2569"/>
    <w:rsid w:val="000E2B95"/>
    <w:rsid w:val="000E3C39"/>
    <w:rsid w:val="000E41E9"/>
    <w:rsid w:val="000E480D"/>
    <w:rsid w:val="000E52EE"/>
    <w:rsid w:val="000E57F3"/>
    <w:rsid w:val="000E59C4"/>
    <w:rsid w:val="000E5D61"/>
    <w:rsid w:val="000E62BA"/>
    <w:rsid w:val="000E657F"/>
    <w:rsid w:val="000E661B"/>
    <w:rsid w:val="000E6846"/>
    <w:rsid w:val="000E6A11"/>
    <w:rsid w:val="000E6C60"/>
    <w:rsid w:val="000E7262"/>
    <w:rsid w:val="000E748E"/>
    <w:rsid w:val="000E753F"/>
    <w:rsid w:val="000E7635"/>
    <w:rsid w:val="000E7D91"/>
    <w:rsid w:val="000E7E4B"/>
    <w:rsid w:val="000E7F26"/>
    <w:rsid w:val="000E7F6F"/>
    <w:rsid w:val="000F0636"/>
    <w:rsid w:val="000F0D74"/>
    <w:rsid w:val="000F0F1D"/>
    <w:rsid w:val="000F10D6"/>
    <w:rsid w:val="000F1524"/>
    <w:rsid w:val="000F1AFC"/>
    <w:rsid w:val="000F1B61"/>
    <w:rsid w:val="000F283E"/>
    <w:rsid w:val="000F28A8"/>
    <w:rsid w:val="000F34E6"/>
    <w:rsid w:val="000F34F5"/>
    <w:rsid w:val="000F3E4E"/>
    <w:rsid w:val="000F4143"/>
    <w:rsid w:val="000F41BB"/>
    <w:rsid w:val="000F44EA"/>
    <w:rsid w:val="000F470B"/>
    <w:rsid w:val="000F48C7"/>
    <w:rsid w:val="000F49E4"/>
    <w:rsid w:val="000F4E8A"/>
    <w:rsid w:val="000F4F3E"/>
    <w:rsid w:val="000F51DA"/>
    <w:rsid w:val="000F51E5"/>
    <w:rsid w:val="000F51EC"/>
    <w:rsid w:val="000F5B18"/>
    <w:rsid w:val="000F5E60"/>
    <w:rsid w:val="000F73FA"/>
    <w:rsid w:val="000F7413"/>
    <w:rsid w:val="000F75EE"/>
    <w:rsid w:val="000F793E"/>
    <w:rsid w:val="0010031D"/>
    <w:rsid w:val="001005F3"/>
    <w:rsid w:val="00100828"/>
    <w:rsid w:val="0010097D"/>
    <w:rsid w:val="00100BCA"/>
    <w:rsid w:val="00101032"/>
    <w:rsid w:val="001015FC"/>
    <w:rsid w:val="00101B5C"/>
    <w:rsid w:val="00101CE4"/>
    <w:rsid w:val="00101F65"/>
    <w:rsid w:val="00102176"/>
    <w:rsid w:val="0010261F"/>
    <w:rsid w:val="001029E9"/>
    <w:rsid w:val="00102EA4"/>
    <w:rsid w:val="00103170"/>
    <w:rsid w:val="001032F6"/>
    <w:rsid w:val="00103358"/>
    <w:rsid w:val="001036C5"/>
    <w:rsid w:val="00103B5D"/>
    <w:rsid w:val="00103F70"/>
    <w:rsid w:val="00104939"/>
    <w:rsid w:val="00104979"/>
    <w:rsid w:val="00105268"/>
    <w:rsid w:val="0010584C"/>
    <w:rsid w:val="00105AC3"/>
    <w:rsid w:val="00105D24"/>
    <w:rsid w:val="00106322"/>
    <w:rsid w:val="0010660D"/>
    <w:rsid w:val="0010672A"/>
    <w:rsid w:val="001067C4"/>
    <w:rsid w:val="001075A3"/>
    <w:rsid w:val="001078CD"/>
    <w:rsid w:val="00107B3B"/>
    <w:rsid w:val="001103A3"/>
    <w:rsid w:val="001104DD"/>
    <w:rsid w:val="00110686"/>
    <w:rsid w:val="00110704"/>
    <w:rsid w:val="00110AB5"/>
    <w:rsid w:val="00110E27"/>
    <w:rsid w:val="001112B1"/>
    <w:rsid w:val="00111487"/>
    <w:rsid w:val="001115B7"/>
    <w:rsid w:val="00111B45"/>
    <w:rsid w:val="00111F4B"/>
    <w:rsid w:val="00111F5A"/>
    <w:rsid w:val="00112EF7"/>
    <w:rsid w:val="00113112"/>
    <w:rsid w:val="00113313"/>
    <w:rsid w:val="00113BC3"/>
    <w:rsid w:val="00113DA5"/>
    <w:rsid w:val="001142FA"/>
    <w:rsid w:val="001143C9"/>
    <w:rsid w:val="001147FE"/>
    <w:rsid w:val="0011493C"/>
    <w:rsid w:val="001150E5"/>
    <w:rsid w:val="001152FD"/>
    <w:rsid w:val="0011530D"/>
    <w:rsid w:val="00115587"/>
    <w:rsid w:val="00116549"/>
    <w:rsid w:val="00116C78"/>
    <w:rsid w:val="001170AE"/>
    <w:rsid w:val="0011717E"/>
    <w:rsid w:val="001176BF"/>
    <w:rsid w:val="00117CC7"/>
    <w:rsid w:val="001201D2"/>
    <w:rsid w:val="00120BB1"/>
    <w:rsid w:val="00120F15"/>
    <w:rsid w:val="00120F8E"/>
    <w:rsid w:val="00120FE1"/>
    <w:rsid w:val="00121497"/>
    <w:rsid w:val="00121B28"/>
    <w:rsid w:val="00121CD6"/>
    <w:rsid w:val="00122478"/>
    <w:rsid w:val="00122498"/>
    <w:rsid w:val="0012271E"/>
    <w:rsid w:val="00122960"/>
    <w:rsid w:val="00122E9C"/>
    <w:rsid w:val="00122F5F"/>
    <w:rsid w:val="0012323D"/>
    <w:rsid w:val="00123330"/>
    <w:rsid w:val="00123C28"/>
    <w:rsid w:val="00124119"/>
    <w:rsid w:val="00124C97"/>
    <w:rsid w:val="00124E39"/>
    <w:rsid w:val="00125A8B"/>
    <w:rsid w:val="00125F80"/>
    <w:rsid w:val="00126725"/>
    <w:rsid w:val="0012679E"/>
    <w:rsid w:val="001267A2"/>
    <w:rsid w:val="001268A6"/>
    <w:rsid w:val="001269B0"/>
    <w:rsid w:val="00127274"/>
    <w:rsid w:val="001272C4"/>
    <w:rsid w:val="001272F6"/>
    <w:rsid w:val="00127B1A"/>
    <w:rsid w:val="00127DA0"/>
    <w:rsid w:val="0013066A"/>
    <w:rsid w:val="001309BF"/>
    <w:rsid w:val="00130A1B"/>
    <w:rsid w:val="00131977"/>
    <w:rsid w:val="00131CCF"/>
    <w:rsid w:val="00132023"/>
    <w:rsid w:val="00132769"/>
    <w:rsid w:val="00132C30"/>
    <w:rsid w:val="0013314F"/>
    <w:rsid w:val="001338CF"/>
    <w:rsid w:val="0013390D"/>
    <w:rsid w:val="001345DE"/>
    <w:rsid w:val="0013469C"/>
    <w:rsid w:val="001366DE"/>
    <w:rsid w:val="00136930"/>
    <w:rsid w:val="00136B49"/>
    <w:rsid w:val="00136BBE"/>
    <w:rsid w:val="0013733A"/>
    <w:rsid w:val="0013757B"/>
    <w:rsid w:val="00137C05"/>
    <w:rsid w:val="00137DA2"/>
    <w:rsid w:val="00137E07"/>
    <w:rsid w:val="00140159"/>
    <w:rsid w:val="001403E1"/>
    <w:rsid w:val="00140A91"/>
    <w:rsid w:val="00140AF3"/>
    <w:rsid w:val="00140F1E"/>
    <w:rsid w:val="00141029"/>
    <w:rsid w:val="001411F9"/>
    <w:rsid w:val="001417B0"/>
    <w:rsid w:val="001419E2"/>
    <w:rsid w:val="00141D00"/>
    <w:rsid w:val="00141EA0"/>
    <w:rsid w:val="00141FC6"/>
    <w:rsid w:val="001425AB"/>
    <w:rsid w:val="00142684"/>
    <w:rsid w:val="001428A2"/>
    <w:rsid w:val="001431E6"/>
    <w:rsid w:val="001438A5"/>
    <w:rsid w:val="001438E9"/>
    <w:rsid w:val="00143D6A"/>
    <w:rsid w:val="00143EBD"/>
    <w:rsid w:val="001442D0"/>
    <w:rsid w:val="0014451E"/>
    <w:rsid w:val="00145475"/>
    <w:rsid w:val="0014556A"/>
    <w:rsid w:val="00145C75"/>
    <w:rsid w:val="001463C8"/>
    <w:rsid w:val="001465C1"/>
    <w:rsid w:val="001469D3"/>
    <w:rsid w:val="00146CEB"/>
    <w:rsid w:val="00146E09"/>
    <w:rsid w:val="001471CE"/>
    <w:rsid w:val="001472CE"/>
    <w:rsid w:val="00147AF8"/>
    <w:rsid w:val="00147C52"/>
    <w:rsid w:val="0015002A"/>
    <w:rsid w:val="001501B8"/>
    <w:rsid w:val="00150B6E"/>
    <w:rsid w:val="00151C41"/>
    <w:rsid w:val="001520E2"/>
    <w:rsid w:val="00152F06"/>
    <w:rsid w:val="00153394"/>
    <w:rsid w:val="0015378F"/>
    <w:rsid w:val="001537D4"/>
    <w:rsid w:val="00153FB8"/>
    <w:rsid w:val="00154614"/>
    <w:rsid w:val="00154A6A"/>
    <w:rsid w:val="001552D3"/>
    <w:rsid w:val="00155987"/>
    <w:rsid w:val="00155F2C"/>
    <w:rsid w:val="00156295"/>
    <w:rsid w:val="0015640D"/>
    <w:rsid w:val="00156587"/>
    <w:rsid w:val="00156AF5"/>
    <w:rsid w:val="001572B8"/>
    <w:rsid w:val="001573F0"/>
    <w:rsid w:val="00157772"/>
    <w:rsid w:val="00157828"/>
    <w:rsid w:val="00157DC1"/>
    <w:rsid w:val="00157F8F"/>
    <w:rsid w:val="0016011C"/>
    <w:rsid w:val="00160192"/>
    <w:rsid w:val="001601A7"/>
    <w:rsid w:val="0016041C"/>
    <w:rsid w:val="001612A2"/>
    <w:rsid w:val="00161557"/>
    <w:rsid w:val="00161780"/>
    <w:rsid w:val="00161841"/>
    <w:rsid w:val="00161C70"/>
    <w:rsid w:val="00161D91"/>
    <w:rsid w:val="00161EA8"/>
    <w:rsid w:val="001623AA"/>
    <w:rsid w:val="0016275B"/>
    <w:rsid w:val="00162C24"/>
    <w:rsid w:val="00162FD2"/>
    <w:rsid w:val="0016365A"/>
    <w:rsid w:val="001636D2"/>
    <w:rsid w:val="00163E97"/>
    <w:rsid w:val="00163F12"/>
    <w:rsid w:val="00164183"/>
    <w:rsid w:val="0016451A"/>
    <w:rsid w:val="00164CB8"/>
    <w:rsid w:val="00165A13"/>
    <w:rsid w:val="00165ECD"/>
    <w:rsid w:val="00165F10"/>
    <w:rsid w:val="001662DD"/>
    <w:rsid w:val="001663FC"/>
    <w:rsid w:val="00166B6A"/>
    <w:rsid w:val="00167BC8"/>
    <w:rsid w:val="00170142"/>
    <w:rsid w:val="00170374"/>
    <w:rsid w:val="001706D1"/>
    <w:rsid w:val="001710A5"/>
    <w:rsid w:val="001712E7"/>
    <w:rsid w:val="001715BA"/>
    <w:rsid w:val="00171605"/>
    <w:rsid w:val="00171A1A"/>
    <w:rsid w:val="00171BC9"/>
    <w:rsid w:val="00171D47"/>
    <w:rsid w:val="00171DCE"/>
    <w:rsid w:val="00172341"/>
    <w:rsid w:val="001724EA"/>
    <w:rsid w:val="001726FF"/>
    <w:rsid w:val="0017285E"/>
    <w:rsid w:val="00172B3F"/>
    <w:rsid w:val="00173840"/>
    <w:rsid w:val="00173AC9"/>
    <w:rsid w:val="00175DF2"/>
    <w:rsid w:val="00176251"/>
    <w:rsid w:val="001763F5"/>
    <w:rsid w:val="00176520"/>
    <w:rsid w:val="001767F2"/>
    <w:rsid w:val="00176814"/>
    <w:rsid w:val="001768CC"/>
    <w:rsid w:val="00176AD5"/>
    <w:rsid w:val="00177193"/>
    <w:rsid w:val="001771EA"/>
    <w:rsid w:val="001776DF"/>
    <w:rsid w:val="00177AD9"/>
    <w:rsid w:val="00177E2F"/>
    <w:rsid w:val="001803A7"/>
    <w:rsid w:val="00180DDF"/>
    <w:rsid w:val="00180E45"/>
    <w:rsid w:val="00180E76"/>
    <w:rsid w:val="001811A8"/>
    <w:rsid w:val="00181232"/>
    <w:rsid w:val="00181739"/>
    <w:rsid w:val="00181F95"/>
    <w:rsid w:val="00182160"/>
    <w:rsid w:val="001823B0"/>
    <w:rsid w:val="00182429"/>
    <w:rsid w:val="00182451"/>
    <w:rsid w:val="001829A6"/>
    <w:rsid w:val="001832B1"/>
    <w:rsid w:val="0018345A"/>
    <w:rsid w:val="00183AE5"/>
    <w:rsid w:val="001841A7"/>
    <w:rsid w:val="001859B7"/>
    <w:rsid w:val="0018647C"/>
    <w:rsid w:val="001865AD"/>
    <w:rsid w:val="00186604"/>
    <w:rsid w:val="001866D4"/>
    <w:rsid w:val="00186769"/>
    <w:rsid w:val="00186C4C"/>
    <w:rsid w:val="00186DD2"/>
    <w:rsid w:val="00186E80"/>
    <w:rsid w:val="0018772F"/>
    <w:rsid w:val="00187E9A"/>
    <w:rsid w:val="001901F0"/>
    <w:rsid w:val="00190ECC"/>
    <w:rsid w:val="0019163E"/>
    <w:rsid w:val="0019187E"/>
    <w:rsid w:val="001931AA"/>
    <w:rsid w:val="001933C6"/>
    <w:rsid w:val="00193564"/>
    <w:rsid w:val="00193606"/>
    <w:rsid w:val="0019367D"/>
    <w:rsid w:val="0019400E"/>
    <w:rsid w:val="00196192"/>
    <w:rsid w:val="001963D1"/>
    <w:rsid w:val="00196ED8"/>
    <w:rsid w:val="001972B5"/>
    <w:rsid w:val="0019769E"/>
    <w:rsid w:val="001A062C"/>
    <w:rsid w:val="001A0B91"/>
    <w:rsid w:val="001A0BF1"/>
    <w:rsid w:val="001A1DBE"/>
    <w:rsid w:val="001A2441"/>
    <w:rsid w:val="001A2A8B"/>
    <w:rsid w:val="001A2B66"/>
    <w:rsid w:val="001A3129"/>
    <w:rsid w:val="001A39D9"/>
    <w:rsid w:val="001A3D7B"/>
    <w:rsid w:val="001A461E"/>
    <w:rsid w:val="001A466E"/>
    <w:rsid w:val="001A4BDB"/>
    <w:rsid w:val="001A5117"/>
    <w:rsid w:val="001A57CD"/>
    <w:rsid w:val="001A59F4"/>
    <w:rsid w:val="001A5CFE"/>
    <w:rsid w:val="001A5F9C"/>
    <w:rsid w:val="001A69C7"/>
    <w:rsid w:val="001A6A31"/>
    <w:rsid w:val="001A7188"/>
    <w:rsid w:val="001A759A"/>
    <w:rsid w:val="001A75DF"/>
    <w:rsid w:val="001A7B2B"/>
    <w:rsid w:val="001A7BA2"/>
    <w:rsid w:val="001A7E91"/>
    <w:rsid w:val="001B0471"/>
    <w:rsid w:val="001B07C5"/>
    <w:rsid w:val="001B0A49"/>
    <w:rsid w:val="001B0CAF"/>
    <w:rsid w:val="001B12E9"/>
    <w:rsid w:val="001B1DFB"/>
    <w:rsid w:val="001B1ED3"/>
    <w:rsid w:val="001B2025"/>
    <w:rsid w:val="001B2063"/>
    <w:rsid w:val="001B206A"/>
    <w:rsid w:val="001B2092"/>
    <w:rsid w:val="001B230B"/>
    <w:rsid w:val="001B262C"/>
    <w:rsid w:val="001B2AB3"/>
    <w:rsid w:val="001B2B5B"/>
    <w:rsid w:val="001B2E5F"/>
    <w:rsid w:val="001B31FC"/>
    <w:rsid w:val="001B3348"/>
    <w:rsid w:val="001B3375"/>
    <w:rsid w:val="001B33CD"/>
    <w:rsid w:val="001B344F"/>
    <w:rsid w:val="001B39CC"/>
    <w:rsid w:val="001B3F50"/>
    <w:rsid w:val="001B414F"/>
    <w:rsid w:val="001B4F60"/>
    <w:rsid w:val="001B63E9"/>
    <w:rsid w:val="001B6B0C"/>
    <w:rsid w:val="001B73D9"/>
    <w:rsid w:val="001B778A"/>
    <w:rsid w:val="001B7D4F"/>
    <w:rsid w:val="001B7DFA"/>
    <w:rsid w:val="001B7F7A"/>
    <w:rsid w:val="001C14F3"/>
    <w:rsid w:val="001C1602"/>
    <w:rsid w:val="001C18EB"/>
    <w:rsid w:val="001C233F"/>
    <w:rsid w:val="001C2482"/>
    <w:rsid w:val="001C2931"/>
    <w:rsid w:val="001C2C93"/>
    <w:rsid w:val="001C33F3"/>
    <w:rsid w:val="001C36A7"/>
    <w:rsid w:val="001C389B"/>
    <w:rsid w:val="001C3F49"/>
    <w:rsid w:val="001C3FBD"/>
    <w:rsid w:val="001C464E"/>
    <w:rsid w:val="001C4938"/>
    <w:rsid w:val="001C5548"/>
    <w:rsid w:val="001C5E00"/>
    <w:rsid w:val="001C6823"/>
    <w:rsid w:val="001C6984"/>
    <w:rsid w:val="001C6CBC"/>
    <w:rsid w:val="001C732B"/>
    <w:rsid w:val="001C7B21"/>
    <w:rsid w:val="001C7CC1"/>
    <w:rsid w:val="001D049F"/>
    <w:rsid w:val="001D04BA"/>
    <w:rsid w:val="001D0829"/>
    <w:rsid w:val="001D0C03"/>
    <w:rsid w:val="001D1147"/>
    <w:rsid w:val="001D2464"/>
    <w:rsid w:val="001D2527"/>
    <w:rsid w:val="001D25E3"/>
    <w:rsid w:val="001D2CD1"/>
    <w:rsid w:val="001D3670"/>
    <w:rsid w:val="001D3B86"/>
    <w:rsid w:val="001D3F25"/>
    <w:rsid w:val="001D46FA"/>
    <w:rsid w:val="001D4AA9"/>
    <w:rsid w:val="001D4F65"/>
    <w:rsid w:val="001D53D7"/>
    <w:rsid w:val="001D5CD6"/>
    <w:rsid w:val="001D60A0"/>
    <w:rsid w:val="001D64EB"/>
    <w:rsid w:val="001D6B08"/>
    <w:rsid w:val="001D6C57"/>
    <w:rsid w:val="001D6DBC"/>
    <w:rsid w:val="001D7228"/>
    <w:rsid w:val="001E017D"/>
    <w:rsid w:val="001E0257"/>
    <w:rsid w:val="001E0B9F"/>
    <w:rsid w:val="001E14F7"/>
    <w:rsid w:val="001E19EA"/>
    <w:rsid w:val="001E1BA1"/>
    <w:rsid w:val="001E223E"/>
    <w:rsid w:val="001E2374"/>
    <w:rsid w:val="001E2923"/>
    <w:rsid w:val="001E46F7"/>
    <w:rsid w:val="001E489F"/>
    <w:rsid w:val="001E4BE6"/>
    <w:rsid w:val="001E4D95"/>
    <w:rsid w:val="001E51E7"/>
    <w:rsid w:val="001E5B47"/>
    <w:rsid w:val="001E5F19"/>
    <w:rsid w:val="001E5F45"/>
    <w:rsid w:val="001E64CD"/>
    <w:rsid w:val="001E6B2D"/>
    <w:rsid w:val="001E7485"/>
    <w:rsid w:val="001E75C5"/>
    <w:rsid w:val="001E778B"/>
    <w:rsid w:val="001E78BE"/>
    <w:rsid w:val="001E79FB"/>
    <w:rsid w:val="001E7AD5"/>
    <w:rsid w:val="001E7F1C"/>
    <w:rsid w:val="001F01D0"/>
    <w:rsid w:val="001F073C"/>
    <w:rsid w:val="001F0B24"/>
    <w:rsid w:val="001F1027"/>
    <w:rsid w:val="001F17A1"/>
    <w:rsid w:val="001F1956"/>
    <w:rsid w:val="001F1963"/>
    <w:rsid w:val="001F1A1A"/>
    <w:rsid w:val="001F2847"/>
    <w:rsid w:val="001F2A67"/>
    <w:rsid w:val="001F2CFC"/>
    <w:rsid w:val="001F3729"/>
    <w:rsid w:val="001F3B34"/>
    <w:rsid w:val="001F3BC1"/>
    <w:rsid w:val="001F4718"/>
    <w:rsid w:val="001F4F7D"/>
    <w:rsid w:val="001F5414"/>
    <w:rsid w:val="001F5AF3"/>
    <w:rsid w:val="001F6CDB"/>
    <w:rsid w:val="001F6E11"/>
    <w:rsid w:val="001F72E6"/>
    <w:rsid w:val="001F75D9"/>
    <w:rsid w:val="001F7CFC"/>
    <w:rsid w:val="00200069"/>
    <w:rsid w:val="002001C9"/>
    <w:rsid w:val="00200394"/>
    <w:rsid w:val="002005AF"/>
    <w:rsid w:val="00200C80"/>
    <w:rsid w:val="00201065"/>
    <w:rsid w:val="002016D6"/>
    <w:rsid w:val="00201DBA"/>
    <w:rsid w:val="00201EC7"/>
    <w:rsid w:val="00201F86"/>
    <w:rsid w:val="00202498"/>
    <w:rsid w:val="0020294B"/>
    <w:rsid w:val="00202999"/>
    <w:rsid w:val="00202AD3"/>
    <w:rsid w:val="00202E3B"/>
    <w:rsid w:val="00202E76"/>
    <w:rsid w:val="002038BA"/>
    <w:rsid w:val="002039CD"/>
    <w:rsid w:val="00204630"/>
    <w:rsid w:val="002047A5"/>
    <w:rsid w:val="0020625F"/>
    <w:rsid w:val="0020629C"/>
    <w:rsid w:val="002064FD"/>
    <w:rsid w:val="002068F9"/>
    <w:rsid w:val="00207053"/>
    <w:rsid w:val="00207338"/>
    <w:rsid w:val="0021022A"/>
    <w:rsid w:val="00210357"/>
    <w:rsid w:val="0021045C"/>
    <w:rsid w:val="0021071E"/>
    <w:rsid w:val="0021098F"/>
    <w:rsid w:val="00210BAE"/>
    <w:rsid w:val="00210E0E"/>
    <w:rsid w:val="00211A9A"/>
    <w:rsid w:val="00211DF4"/>
    <w:rsid w:val="002120F3"/>
    <w:rsid w:val="0021245D"/>
    <w:rsid w:val="00212828"/>
    <w:rsid w:val="00212A91"/>
    <w:rsid w:val="00212BF3"/>
    <w:rsid w:val="00213112"/>
    <w:rsid w:val="00213844"/>
    <w:rsid w:val="00213CA6"/>
    <w:rsid w:val="00213F72"/>
    <w:rsid w:val="00214560"/>
    <w:rsid w:val="002146E5"/>
    <w:rsid w:val="00214705"/>
    <w:rsid w:val="00214742"/>
    <w:rsid w:val="00214968"/>
    <w:rsid w:val="00214B63"/>
    <w:rsid w:val="002151C2"/>
    <w:rsid w:val="00215CE9"/>
    <w:rsid w:val="00215E36"/>
    <w:rsid w:val="00215E62"/>
    <w:rsid w:val="00215F41"/>
    <w:rsid w:val="00215F49"/>
    <w:rsid w:val="00215F53"/>
    <w:rsid w:val="00216015"/>
    <w:rsid w:val="00216114"/>
    <w:rsid w:val="002163C9"/>
    <w:rsid w:val="0021669C"/>
    <w:rsid w:val="00216870"/>
    <w:rsid w:val="00216A83"/>
    <w:rsid w:val="00216B30"/>
    <w:rsid w:val="00216BC5"/>
    <w:rsid w:val="00216FA9"/>
    <w:rsid w:val="00217326"/>
    <w:rsid w:val="0021757C"/>
    <w:rsid w:val="002178FF"/>
    <w:rsid w:val="00217A30"/>
    <w:rsid w:val="00217BB7"/>
    <w:rsid w:val="00217C11"/>
    <w:rsid w:val="00217CDB"/>
    <w:rsid w:val="002200A9"/>
    <w:rsid w:val="00220D04"/>
    <w:rsid w:val="00220EF2"/>
    <w:rsid w:val="002213E8"/>
    <w:rsid w:val="00221551"/>
    <w:rsid w:val="0022158C"/>
    <w:rsid w:val="00221A7E"/>
    <w:rsid w:val="00221D2E"/>
    <w:rsid w:val="00221F14"/>
    <w:rsid w:val="00221F3D"/>
    <w:rsid w:val="0022226D"/>
    <w:rsid w:val="00222DE3"/>
    <w:rsid w:val="00223291"/>
    <w:rsid w:val="0022353E"/>
    <w:rsid w:val="002235B3"/>
    <w:rsid w:val="002235C5"/>
    <w:rsid w:val="00223ABE"/>
    <w:rsid w:val="00224161"/>
    <w:rsid w:val="0022425A"/>
    <w:rsid w:val="0022429B"/>
    <w:rsid w:val="00224535"/>
    <w:rsid w:val="002249D1"/>
    <w:rsid w:val="002253CF"/>
    <w:rsid w:val="002255B2"/>
    <w:rsid w:val="00226170"/>
    <w:rsid w:val="002262A9"/>
    <w:rsid w:val="00226485"/>
    <w:rsid w:val="002264F9"/>
    <w:rsid w:val="00226610"/>
    <w:rsid w:val="00226684"/>
    <w:rsid w:val="00226740"/>
    <w:rsid w:val="00226A8B"/>
    <w:rsid w:val="0022707F"/>
    <w:rsid w:val="002270D9"/>
    <w:rsid w:val="00227272"/>
    <w:rsid w:val="00227AD3"/>
    <w:rsid w:val="00227C59"/>
    <w:rsid w:val="002301D5"/>
    <w:rsid w:val="00230212"/>
    <w:rsid w:val="00230863"/>
    <w:rsid w:val="00230A54"/>
    <w:rsid w:val="00230ABA"/>
    <w:rsid w:val="00230E6D"/>
    <w:rsid w:val="002314A3"/>
    <w:rsid w:val="0023196A"/>
    <w:rsid w:val="00231D72"/>
    <w:rsid w:val="002332D7"/>
    <w:rsid w:val="002332FB"/>
    <w:rsid w:val="00233B67"/>
    <w:rsid w:val="002340CC"/>
    <w:rsid w:val="00234250"/>
    <w:rsid w:val="00234447"/>
    <w:rsid w:val="00234801"/>
    <w:rsid w:val="00235758"/>
    <w:rsid w:val="002366F7"/>
    <w:rsid w:val="00236810"/>
    <w:rsid w:val="002368BE"/>
    <w:rsid w:val="00237210"/>
    <w:rsid w:val="00237433"/>
    <w:rsid w:val="0023756C"/>
    <w:rsid w:val="00237789"/>
    <w:rsid w:val="00237D12"/>
    <w:rsid w:val="00237D22"/>
    <w:rsid w:val="00240C0E"/>
    <w:rsid w:val="00240E6B"/>
    <w:rsid w:val="0024113A"/>
    <w:rsid w:val="00241167"/>
    <w:rsid w:val="0024177F"/>
    <w:rsid w:val="002426F2"/>
    <w:rsid w:val="0024282F"/>
    <w:rsid w:val="0024295B"/>
    <w:rsid w:val="00242FC5"/>
    <w:rsid w:val="00244267"/>
    <w:rsid w:val="00245083"/>
    <w:rsid w:val="00245084"/>
    <w:rsid w:val="002459B1"/>
    <w:rsid w:val="00245CF8"/>
    <w:rsid w:val="00245F8D"/>
    <w:rsid w:val="002462A5"/>
    <w:rsid w:val="00246484"/>
    <w:rsid w:val="002467E9"/>
    <w:rsid w:val="002469B0"/>
    <w:rsid w:val="00247283"/>
    <w:rsid w:val="00250D1A"/>
    <w:rsid w:val="00250F6F"/>
    <w:rsid w:val="002510C2"/>
    <w:rsid w:val="002519AA"/>
    <w:rsid w:val="00251A70"/>
    <w:rsid w:val="00251B2C"/>
    <w:rsid w:val="00251C43"/>
    <w:rsid w:val="00251CC2"/>
    <w:rsid w:val="0025201D"/>
    <w:rsid w:val="002521A3"/>
    <w:rsid w:val="00252229"/>
    <w:rsid w:val="00252587"/>
    <w:rsid w:val="00252976"/>
    <w:rsid w:val="00252BDD"/>
    <w:rsid w:val="002532DA"/>
    <w:rsid w:val="00253336"/>
    <w:rsid w:val="00253CEB"/>
    <w:rsid w:val="00253D58"/>
    <w:rsid w:val="002542D7"/>
    <w:rsid w:val="002546C7"/>
    <w:rsid w:val="0025474F"/>
    <w:rsid w:val="002547D8"/>
    <w:rsid w:val="00254918"/>
    <w:rsid w:val="00254BF8"/>
    <w:rsid w:val="002554EA"/>
    <w:rsid w:val="00255608"/>
    <w:rsid w:val="00255935"/>
    <w:rsid w:val="00255AAB"/>
    <w:rsid w:val="00255D7B"/>
    <w:rsid w:val="002567BC"/>
    <w:rsid w:val="00256875"/>
    <w:rsid w:val="00256982"/>
    <w:rsid w:val="00256AAF"/>
    <w:rsid w:val="00256C42"/>
    <w:rsid w:val="00256DED"/>
    <w:rsid w:val="00257BFF"/>
    <w:rsid w:val="00260421"/>
    <w:rsid w:val="0026042E"/>
    <w:rsid w:val="002605A1"/>
    <w:rsid w:val="0026080C"/>
    <w:rsid w:val="00260ED3"/>
    <w:rsid w:val="00261250"/>
    <w:rsid w:val="002615C4"/>
    <w:rsid w:val="002621EB"/>
    <w:rsid w:val="002622E0"/>
    <w:rsid w:val="00262ED7"/>
    <w:rsid w:val="0026314A"/>
    <w:rsid w:val="002631B5"/>
    <w:rsid w:val="0026351A"/>
    <w:rsid w:val="00263B9A"/>
    <w:rsid w:val="00264669"/>
    <w:rsid w:val="002647DC"/>
    <w:rsid w:val="00264BC4"/>
    <w:rsid w:val="0026544B"/>
    <w:rsid w:val="0026634D"/>
    <w:rsid w:val="0026655A"/>
    <w:rsid w:val="00266766"/>
    <w:rsid w:val="00266C56"/>
    <w:rsid w:val="00266F8F"/>
    <w:rsid w:val="00267199"/>
    <w:rsid w:val="002674FA"/>
    <w:rsid w:val="0026762A"/>
    <w:rsid w:val="002676DD"/>
    <w:rsid w:val="00267BF7"/>
    <w:rsid w:val="00267E1B"/>
    <w:rsid w:val="00267EF4"/>
    <w:rsid w:val="0027043C"/>
    <w:rsid w:val="00270909"/>
    <w:rsid w:val="00270925"/>
    <w:rsid w:val="00270AEA"/>
    <w:rsid w:val="00270BC5"/>
    <w:rsid w:val="002712F7"/>
    <w:rsid w:val="00271646"/>
    <w:rsid w:val="00271920"/>
    <w:rsid w:val="00271B78"/>
    <w:rsid w:val="00271BCC"/>
    <w:rsid w:val="002724D5"/>
    <w:rsid w:val="0027268F"/>
    <w:rsid w:val="0027284D"/>
    <w:rsid w:val="00272887"/>
    <w:rsid w:val="00273C3B"/>
    <w:rsid w:val="00273DC4"/>
    <w:rsid w:val="00273F09"/>
    <w:rsid w:val="00274172"/>
    <w:rsid w:val="002749FB"/>
    <w:rsid w:val="002752A1"/>
    <w:rsid w:val="0027543B"/>
    <w:rsid w:val="002764E8"/>
    <w:rsid w:val="00276500"/>
    <w:rsid w:val="0027654B"/>
    <w:rsid w:val="0027678C"/>
    <w:rsid w:val="002768F5"/>
    <w:rsid w:val="0027691E"/>
    <w:rsid w:val="00276CD5"/>
    <w:rsid w:val="00276EB8"/>
    <w:rsid w:val="00276F99"/>
    <w:rsid w:val="00280CA2"/>
    <w:rsid w:val="002810B8"/>
    <w:rsid w:val="002815A6"/>
    <w:rsid w:val="002817B9"/>
    <w:rsid w:val="0028197C"/>
    <w:rsid w:val="00281B4C"/>
    <w:rsid w:val="00281CD9"/>
    <w:rsid w:val="00282317"/>
    <w:rsid w:val="002823EE"/>
    <w:rsid w:val="0028251A"/>
    <w:rsid w:val="00282DEC"/>
    <w:rsid w:val="00283139"/>
    <w:rsid w:val="002834DF"/>
    <w:rsid w:val="0028375B"/>
    <w:rsid w:val="00285009"/>
    <w:rsid w:val="00285524"/>
    <w:rsid w:val="00285D06"/>
    <w:rsid w:val="00285E71"/>
    <w:rsid w:val="0028690C"/>
    <w:rsid w:val="00286965"/>
    <w:rsid w:val="00286997"/>
    <w:rsid w:val="00286A23"/>
    <w:rsid w:val="00286B64"/>
    <w:rsid w:val="00286C08"/>
    <w:rsid w:val="00287311"/>
    <w:rsid w:val="002875D5"/>
    <w:rsid w:val="00287A54"/>
    <w:rsid w:val="00287AD0"/>
    <w:rsid w:val="00287BB0"/>
    <w:rsid w:val="00290C8E"/>
    <w:rsid w:val="0029120C"/>
    <w:rsid w:val="0029183E"/>
    <w:rsid w:val="00291BB9"/>
    <w:rsid w:val="0029229E"/>
    <w:rsid w:val="00292AA4"/>
    <w:rsid w:val="00292D69"/>
    <w:rsid w:val="00293087"/>
    <w:rsid w:val="002935C1"/>
    <w:rsid w:val="00293889"/>
    <w:rsid w:val="002939DC"/>
    <w:rsid w:val="00293F21"/>
    <w:rsid w:val="0029436B"/>
    <w:rsid w:val="002944B2"/>
    <w:rsid w:val="002947E9"/>
    <w:rsid w:val="00294D4D"/>
    <w:rsid w:val="00295068"/>
    <w:rsid w:val="00295E08"/>
    <w:rsid w:val="00295E80"/>
    <w:rsid w:val="00296060"/>
    <w:rsid w:val="00296063"/>
    <w:rsid w:val="002962F8"/>
    <w:rsid w:val="0029644A"/>
    <w:rsid w:val="0029651A"/>
    <w:rsid w:val="00296CEC"/>
    <w:rsid w:val="00296DCC"/>
    <w:rsid w:val="00296F40"/>
    <w:rsid w:val="0029705E"/>
    <w:rsid w:val="002971C6"/>
    <w:rsid w:val="002978FB"/>
    <w:rsid w:val="002A0194"/>
    <w:rsid w:val="002A044F"/>
    <w:rsid w:val="002A0D88"/>
    <w:rsid w:val="002A0EDB"/>
    <w:rsid w:val="002A1010"/>
    <w:rsid w:val="002A10FB"/>
    <w:rsid w:val="002A18AA"/>
    <w:rsid w:val="002A18D8"/>
    <w:rsid w:val="002A1C1F"/>
    <w:rsid w:val="002A1C2A"/>
    <w:rsid w:val="002A3DF0"/>
    <w:rsid w:val="002A3E52"/>
    <w:rsid w:val="002A42C8"/>
    <w:rsid w:val="002A4301"/>
    <w:rsid w:val="002A4852"/>
    <w:rsid w:val="002A4BE1"/>
    <w:rsid w:val="002A5180"/>
    <w:rsid w:val="002A5538"/>
    <w:rsid w:val="002A5CEB"/>
    <w:rsid w:val="002A5EFF"/>
    <w:rsid w:val="002A5F1F"/>
    <w:rsid w:val="002A6074"/>
    <w:rsid w:val="002A6591"/>
    <w:rsid w:val="002A6AEC"/>
    <w:rsid w:val="002A72B4"/>
    <w:rsid w:val="002A7635"/>
    <w:rsid w:val="002A79C6"/>
    <w:rsid w:val="002A7BB9"/>
    <w:rsid w:val="002A7BF3"/>
    <w:rsid w:val="002A7D13"/>
    <w:rsid w:val="002A7ED6"/>
    <w:rsid w:val="002B1054"/>
    <w:rsid w:val="002B187B"/>
    <w:rsid w:val="002B1963"/>
    <w:rsid w:val="002B1B2B"/>
    <w:rsid w:val="002B1F4F"/>
    <w:rsid w:val="002B20D2"/>
    <w:rsid w:val="002B22C2"/>
    <w:rsid w:val="002B2B60"/>
    <w:rsid w:val="002B2DB6"/>
    <w:rsid w:val="002B3EC3"/>
    <w:rsid w:val="002B406D"/>
    <w:rsid w:val="002B4263"/>
    <w:rsid w:val="002B4DC5"/>
    <w:rsid w:val="002B6610"/>
    <w:rsid w:val="002B68A5"/>
    <w:rsid w:val="002B7275"/>
    <w:rsid w:val="002B7312"/>
    <w:rsid w:val="002B73B7"/>
    <w:rsid w:val="002B7BE9"/>
    <w:rsid w:val="002B7E4C"/>
    <w:rsid w:val="002B7E90"/>
    <w:rsid w:val="002C008C"/>
    <w:rsid w:val="002C0300"/>
    <w:rsid w:val="002C128E"/>
    <w:rsid w:val="002C15B4"/>
    <w:rsid w:val="002C1A1D"/>
    <w:rsid w:val="002C1A91"/>
    <w:rsid w:val="002C21DF"/>
    <w:rsid w:val="002C21FA"/>
    <w:rsid w:val="002C2850"/>
    <w:rsid w:val="002C2C4F"/>
    <w:rsid w:val="002C2F33"/>
    <w:rsid w:val="002C3F22"/>
    <w:rsid w:val="002C44A5"/>
    <w:rsid w:val="002C468E"/>
    <w:rsid w:val="002C4B6D"/>
    <w:rsid w:val="002C4B76"/>
    <w:rsid w:val="002C5688"/>
    <w:rsid w:val="002C5B58"/>
    <w:rsid w:val="002C5C94"/>
    <w:rsid w:val="002C5D19"/>
    <w:rsid w:val="002C60CF"/>
    <w:rsid w:val="002C621E"/>
    <w:rsid w:val="002C62BE"/>
    <w:rsid w:val="002C77C5"/>
    <w:rsid w:val="002C7D14"/>
    <w:rsid w:val="002C7E96"/>
    <w:rsid w:val="002C7F7B"/>
    <w:rsid w:val="002D0567"/>
    <w:rsid w:val="002D0A30"/>
    <w:rsid w:val="002D15EF"/>
    <w:rsid w:val="002D1CD5"/>
    <w:rsid w:val="002D1F44"/>
    <w:rsid w:val="002D213D"/>
    <w:rsid w:val="002D2652"/>
    <w:rsid w:val="002D2703"/>
    <w:rsid w:val="002D2C26"/>
    <w:rsid w:val="002D2EF0"/>
    <w:rsid w:val="002D3850"/>
    <w:rsid w:val="002D39E2"/>
    <w:rsid w:val="002D3B92"/>
    <w:rsid w:val="002D3FCF"/>
    <w:rsid w:val="002D489F"/>
    <w:rsid w:val="002D48A2"/>
    <w:rsid w:val="002D503A"/>
    <w:rsid w:val="002D5152"/>
    <w:rsid w:val="002D52B4"/>
    <w:rsid w:val="002D5671"/>
    <w:rsid w:val="002D57B3"/>
    <w:rsid w:val="002D5D58"/>
    <w:rsid w:val="002D5E9A"/>
    <w:rsid w:val="002D625C"/>
    <w:rsid w:val="002D62D7"/>
    <w:rsid w:val="002D63C9"/>
    <w:rsid w:val="002D6A71"/>
    <w:rsid w:val="002D7906"/>
    <w:rsid w:val="002D7924"/>
    <w:rsid w:val="002D7CD5"/>
    <w:rsid w:val="002D7F43"/>
    <w:rsid w:val="002E03F6"/>
    <w:rsid w:val="002E0800"/>
    <w:rsid w:val="002E0D82"/>
    <w:rsid w:val="002E1293"/>
    <w:rsid w:val="002E1414"/>
    <w:rsid w:val="002E182D"/>
    <w:rsid w:val="002E1924"/>
    <w:rsid w:val="002E1BCF"/>
    <w:rsid w:val="002E2B4A"/>
    <w:rsid w:val="002E31CD"/>
    <w:rsid w:val="002E37BC"/>
    <w:rsid w:val="002E3A5D"/>
    <w:rsid w:val="002E3A82"/>
    <w:rsid w:val="002E3BCB"/>
    <w:rsid w:val="002E47D3"/>
    <w:rsid w:val="002E51E1"/>
    <w:rsid w:val="002E5C3C"/>
    <w:rsid w:val="002E5E7D"/>
    <w:rsid w:val="002E68FE"/>
    <w:rsid w:val="002E73A9"/>
    <w:rsid w:val="002E7812"/>
    <w:rsid w:val="002E7980"/>
    <w:rsid w:val="002E7FF2"/>
    <w:rsid w:val="002F02A4"/>
    <w:rsid w:val="002F063E"/>
    <w:rsid w:val="002F0836"/>
    <w:rsid w:val="002F12B8"/>
    <w:rsid w:val="002F1601"/>
    <w:rsid w:val="002F17E5"/>
    <w:rsid w:val="002F1822"/>
    <w:rsid w:val="002F1DA7"/>
    <w:rsid w:val="002F207F"/>
    <w:rsid w:val="002F2885"/>
    <w:rsid w:val="002F28CE"/>
    <w:rsid w:val="002F2B0E"/>
    <w:rsid w:val="002F3032"/>
    <w:rsid w:val="002F3454"/>
    <w:rsid w:val="002F35E3"/>
    <w:rsid w:val="002F3B6E"/>
    <w:rsid w:val="002F3FA1"/>
    <w:rsid w:val="002F42E3"/>
    <w:rsid w:val="002F4F0F"/>
    <w:rsid w:val="002F56B2"/>
    <w:rsid w:val="002F56EE"/>
    <w:rsid w:val="002F5D7D"/>
    <w:rsid w:val="002F5FC1"/>
    <w:rsid w:val="002F6BC0"/>
    <w:rsid w:val="002F6CCC"/>
    <w:rsid w:val="002F7323"/>
    <w:rsid w:val="00300DA2"/>
    <w:rsid w:val="0030139D"/>
    <w:rsid w:val="00301F00"/>
    <w:rsid w:val="00302932"/>
    <w:rsid w:val="003029DC"/>
    <w:rsid w:val="003033F2"/>
    <w:rsid w:val="003036C1"/>
    <w:rsid w:val="003037C3"/>
    <w:rsid w:val="00303DBD"/>
    <w:rsid w:val="00304358"/>
    <w:rsid w:val="00304431"/>
    <w:rsid w:val="003047EB"/>
    <w:rsid w:val="00304DFC"/>
    <w:rsid w:val="00305015"/>
    <w:rsid w:val="00305643"/>
    <w:rsid w:val="003056B4"/>
    <w:rsid w:val="003056CD"/>
    <w:rsid w:val="003056F9"/>
    <w:rsid w:val="00305791"/>
    <w:rsid w:val="00305C0C"/>
    <w:rsid w:val="00305D32"/>
    <w:rsid w:val="00305FB1"/>
    <w:rsid w:val="0030684E"/>
    <w:rsid w:val="00306968"/>
    <w:rsid w:val="00306B12"/>
    <w:rsid w:val="00306E2E"/>
    <w:rsid w:val="003070CB"/>
    <w:rsid w:val="003072D0"/>
    <w:rsid w:val="0030779B"/>
    <w:rsid w:val="003077EC"/>
    <w:rsid w:val="003079BE"/>
    <w:rsid w:val="003100C3"/>
    <w:rsid w:val="00310918"/>
    <w:rsid w:val="0031091B"/>
    <w:rsid w:val="00310925"/>
    <w:rsid w:val="00310E23"/>
    <w:rsid w:val="003117CF"/>
    <w:rsid w:val="003117E9"/>
    <w:rsid w:val="00312535"/>
    <w:rsid w:val="003125FC"/>
    <w:rsid w:val="00312613"/>
    <w:rsid w:val="00312B68"/>
    <w:rsid w:val="00312C7D"/>
    <w:rsid w:val="00313517"/>
    <w:rsid w:val="0031359F"/>
    <w:rsid w:val="00313AEC"/>
    <w:rsid w:val="00313B20"/>
    <w:rsid w:val="00313E98"/>
    <w:rsid w:val="003140F6"/>
    <w:rsid w:val="00314156"/>
    <w:rsid w:val="00314239"/>
    <w:rsid w:val="0031484C"/>
    <w:rsid w:val="00314BCB"/>
    <w:rsid w:val="00314DA6"/>
    <w:rsid w:val="00315250"/>
    <w:rsid w:val="003157E9"/>
    <w:rsid w:val="00315A40"/>
    <w:rsid w:val="0031602E"/>
    <w:rsid w:val="00316692"/>
    <w:rsid w:val="003166B2"/>
    <w:rsid w:val="003169E3"/>
    <w:rsid w:val="00316A2D"/>
    <w:rsid w:val="00316A66"/>
    <w:rsid w:val="00316C83"/>
    <w:rsid w:val="00316DFE"/>
    <w:rsid w:val="00316F8F"/>
    <w:rsid w:val="0031772B"/>
    <w:rsid w:val="003178A7"/>
    <w:rsid w:val="00317B8A"/>
    <w:rsid w:val="00317F4F"/>
    <w:rsid w:val="00320054"/>
    <w:rsid w:val="0032015C"/>
    <w:rsid w:val="003201A6"/>
    <w:rsid w:val="00320584"/>
    <w:rsid w:val="003206AD"/>
    <w:rsid w:val="0032075D"/>
    <w:rsid w:val="00320DB0"/>
    <w:rsid w:val="00321360"/>
    <w:rsid w:val="00321521"/>
    <w:rsid w:val="00321B50"/>
    <w:rsid w:val="003223AB"/>
    <w:rsid w:val="0032256A"/>
    <w:rsid w:val="00322685"/>
    <w:rsid w:val="00322E02"/>
    <w:rsid w:val="00323368"/>
    <w:rsid w:val="00323A7A"/>
    <w:rsid w:val="00323E98"/>
    <w:rsid w:val="00324793"/>
    <w:rsid w:val="0032497A"/>
    <w:rsid w:val="00324E93"/>
    <w:rsid w:val="00325162"/>
    <w:rsid w:val="00325317"/>
    <w:rsid w:val="00325B40"/>
    <w:rsid w:val="00325C66"/>
    <w:rsid w:val="00325DCD"/>
    <w:rsid w:val="00325F7C"/>
    <w:rsid w:val="00326448"/>
    <w:rsid w:val="00326532"/>
    <w:rsid w:val="00326781"/>
    <w:rsid w:val="00326798"/>
    <w:rsid w:val="00326A91"/>
    <w:rsid w:val="0032705B"/>
    <w:rsid w:val="003279C6"/>
    <w:rsid w:val="00330881"/>
    <w:rsid w:val="00331411"/>
    <w:rsid w:val="00331B02"/>
    <w:rsid w:val="0033204E"/>
    <w:rsid w:val="003320C3"/>
    <w:rsid w:val="00332501"/>
    <w:rsid w:val="00332539"/>
    <w:rsid w:val="00332FA6"/>
    <w:rsid w:val="003331C0"/>
    <w:rsid w:val="00333233"/>
    <w:rsid w:val="0033345F"/>
    <w:rsid w:val="00333B4D"/>
    <w:rsid w:val="003340BD"/>
    <w:rsid w:val="003343EC"/>
    <w:rsid w:val="00334670"/>
    <w:rsid w:val="00335727"/>
    <w:rsid w:val="00335C02"/>
    <w:rsid w:val="00335D3A"/>
    <w:rsid w:val="0033603E"/>
    <w:rsid w:val="003364D0"/>
    <w:rsid w:val="00336653"/>
    <w:rsid w:val="0033682D"/>
    <w:rsid w:val="00336CD1"/>
    <w:rsid w:val="003371E4"/>
    <w:rsid w:val="0033746D"/>
    <w:rsid w:val="00337CFA"/>
    <w:rsid w:val="0034017B"/>
    <w:rsid w:val="00340555"/>
    <w:rsid w:val="0034088B"/>
    <w:rsid w:val="00340B9C"/>
    <w:rsid w:val="00340C41"/>
    <w:rsid w:val="0034103B"/>
    <w:rsid w:val="00341313"/>
    <w:rsid w:val="00341743"/>
    <w:rsid w:val="00341C26"/>
    <w:rsid w:val="0034315B"/>
    <w:rsid w:val="0034362C"/>
    <w:rsid w:val="003437B0"/>
    <w:rsid w:val="003437B3"/>
    <w:rsid w:val="0034425B"/>
    <w:rsid w:val="00344701"/>
    <w:rsid w:val="003447D0"/>
    <w:rsid w:val="0034489A"/>
    <w:rsid w:val="00344FB9"/>
    <w:rsid w:val="00345767"/>
    <w:rsid w:val="003463DE"/>
    <w:rsid w:val="00346806"/>
    <w:rsid w:val="00346C51"/>
    <w:rsid w:val="00346F2D"/>
    <w:rsid w:val="00347478"/>
    <w:rsid w:val="0034771A"/>
    <w:rsid w:val="00347A44"/>
    <w:rsid w:val="003504D7"/>
    <w:rsid w:val="00350615"/>
    <w:rsid w:val="003506FF"/>
    <w:rsid w:val="00351345"/>
    <w:rsid w:val="003514FF"/>
    <w:rsid w:val="00351540"/>
    <w:rsid w:val="00351BA0"/>
    <w:rsid w:val="00351C39"/>
    <w:rsid w:val="00351CEC"/>
    <w:rsid w:val="00351D67"/>
    <w:rsid w:val="00352CB1"/>
    <w:rsid w:val="00354368"/>
    <w:rsid w:val="003543EE"/>
    <w:rsid w:val="0035470D"/>
    <w:rsid w:val="00354A10"/>
    <w:rsid w:val="00354E46"/>
    <w:rsid w:val="003554FE"/>
    <w:rsid w:val="00355596"/>
    <w:rsid w:val="00355CFD"/>
    <w:rsid w:val="00355F1A"/>
    <w:rsid w:val="003560B6"/>
    <w:rsid w:val="0035617D"/>
    <w:rsid w:val="0035625D"/>
    <w:rsid w:val="00356B4C"/>
    <w:rsid w:val="00357082"/>
    <w:rsid w:val="00357481"/>
    <w:rsid w:val="003600AC"/>
    <w:rsid w:val="003609AC"/>
    <w:rsid w:val="00360B55"/>
    <w:rsid w:val="00360BCD"/>
    <w:rsid w:val="00361391"/>
    <w:rsid w:val="00361CE8"/>
    <w:rsid w:val="00361FCB"/>
    <w:rsid w:val="00361FDA"/>
    <w:rsid w:val="00362037"/>
    <w:rsid w:val="0036234F"/>
    <w:rsid w:val="00362474"/>
    <w:rsid w:val="00362C0E"/>
    <w:rsid w:val="003634C5"/>
    <w:rsid w:val="003635CD"/>
    <w:rsid w:val="003639C0"/>
    <w:rsid w:val="003639FB"/>
    <w:rsid w:val="00363DD4"/>
    <w:rsid w:val="003641A1"/>
    <w:rsid w:val="003643D9"/>
    <w:rsid w:val="003647BE"/>
    <w:rsid w:val="0036487E"/>
    <w:rsid w:val="00364B8E"/>
    <w:rsid w:val="00364D0C"/>
    <w:rsid w:val="00364F1A"/>
    <w:rsid w:val="00366026"/>
    <w:rsid w:val="003665E0"/>
    <w:rsid w:val="0036673B"/>
    <w:rsid w:val="00366970"/>
    <w:rsid w:val="00366DD0"/>
    <w:rsid w:val="00366E0A"/>
    <w:rsid w:val="00366F67"/>
    <w:rsid w:val="003670F7"/>
    <w:rsid w:val="00367171"/>
    <w:rsid w:val="00367AC7"/>
    <w:rsid w:val="00367B08"/>
    <w:rsid w:val="00367B88"/>
    <w:rsid w:val="00367FED"/>
    <w:rsid w:val="00370349"/>
    <w:rsid w:val="00370FC6"/>
    <w:rsid w:val="00371F27"/>
    <w:rsid w:val="003722A2"/>
    <w:rsid w:val="00372303"/>
    <w:rsid w:val="003723ED"/>
    <w:rsid w:val="00372855"/>
    <w:rsid w:val="00373109"/>
    <w:rsid w:val="003734CF"/>
    <w:rsid w:val="003737B3"/>
    <w:rsid w:val="0037404C"/>
    <w:rsid w:val="0037428C"/>
    <w:rsid w:val="00374296"/>
    <w:rsid w:val="00374EDD"/>
    <w:rsid w:val="00375031"/>
    <w:rsid w:val="003750F6"/>
    <w:rsid w:val="00375268"/>
    <w:rsid w:val="00375332"/>
    <w:rsid w:val="00375960"/>
    <w:rsid w:val="003759FA"/>
    <w:rsid w:val="00375A39"/>
    <w:rsid w:val="00375FA7"/>
    <w:rsid w:val="00376364"/>
    <w:rsid w:val="003764A7"/>
    <w:rsid w:val="00376575"/>
    <w:rsid w:val="003768B3"/>
    <w:rsid w:val="00377BB7"/>
    <w:rsid w:val="00377BB8"/>
    <w:rsid w:val="00377D05"/>
    <w:rsid w:val="00380B77"/>
    <w:rsid w:val="0038119B"/>
    <w:rsid w:val="00381A33"/>
    <w:rsid w:val="00381B52"/>
    <w:rsid w:val="00381BFD"/>
    <w:rsid w:val="0038247C"/>
    <w:rsid w:val="00382555"/>
    <w:rsid w:val="00382564"/>
    <w:rsid w:val="003827E7"/>
    <w:rsid w:val="00382C37"/>
    <w:rsid w:val="0038326F"/>
    <w:rsid w:val="003833AA"/>
    <w:rsid w:val="00383619"/>
    <w:rsid w:val="003837DC"/>
    <w:rsid w:val="00383BD8"/>
    <w:rsid w:val="003848A0"/>
    <w:rsid w:val="00385868"/>
    <w:rsid w:val="003859E9"/>
    <w:rsid w:val="00385B09"/>
    <w:rsid w:val="00385C5F"/>
    <w:rsid w:val="00385F47"/>
    <w:rsid w:val="003860F6"/>
    <w:rsid w:val="003861D6"/>
    <w:rsid w:val="00386A1F"/>
    <w:rsid w:val="00386E61"/>
    <w:rsid w:val="00387E19"/>
    <w:rsid w:val="003901D8"/>
    <w:rsid w:val="0039048C"/>
    <w:rsid w:val="0039064A"/>
    <w:rsid w:val="003906A8"/>
    <w:rsid w:val="00390839"/>
    <w:rsid w:val="00390C2B"/>
    <w:rsid w:val="003913E9"/>
    <w:rsid w:val="003918D7"/>
    <w:rsid w:val="00391A7E"/>
    <w:rsid w:val="003925E9"/>
    <w:rsid w:val="003928CA"/>
    <w:rsid w:val="00392B2D"/>
    <w:rsid w:val="00392E7F"/>
    <w:rsid w:val="00392F36"/>
    <w:rsid w:val="00393007"/>
    <w:rsid w:val="003931C0"/>
    <w:rsid w:val="00393253"/>
    <w:rsid w:val="00393265"/>
    <w:rsid w:val="0039356E"/>
    <w:rsid w:val="003938C1"/>
    <w:rsid w:val="003938F1"/>
    <w:rsid w:val="00393B9E"/>
    <w:rsid w:val="00393F1C"/>
    <w:rsid w:val="0039446C"/>
    <w:rsid w:val="00394748"/>
    <w:rsid w:val="00394B58"/>
    <w:rsid w:val="003952E7"/>
    <w:rsid w:val="003957B4"/>
    <w:rsid w:val="00395BA4"/>
    <w:rsid w:val="00395FF1"/>
    <w:rsid w:val="003962CA"/>
    <w:rsid w:val="00396FFA"/>
    <w:rsid w:val="00397644"/>
    <w:rsid w:val="003976C2"/>
    <w:rsid w:val="00397D19"/>
    <w:rsid w:val="003A0119"/>
    <w:rsid w:val="003A055F"/>
    <w:rsid w:val="003A09A3"/>
    <w:rsid w:val="003A0D8F"/>
    <w:rsid w:val="003A0D98"/>
    <w:rsid w:val="003A14B4"/>
    <w:rsid w:val="003A172E"/>
    <w:rsid w:val="003A1A2D"/>
    <w:rsid w:val="003A2136"/>
    <w:rsid w:val="003A2495"/>
    <w:rsid w:val="003A31C6"/>
    <w:rsid w:val="003A37F5"/>
    <w:rsid w:val="003A3C81"/>
    <w:rsid w:val="003A3DD2"/>
    <w:rsid w:val="003A44BF"/>
    <w:rsid w:val="003A44C5"/>
    <w:rsid w:val="003A4851"/>
    <w:rsid w:val="003A4BE2"/>
    <w:rsid w:val="003A4E49"/>
    <w:rsid w:val="003A540E"/>
    <w:rsid w:val="003A5825"/>
    <w:rsid w:val="003A58C1"/>
    <w:rsid w:val="003A5D3C"/>
    <w:rsid w:val="003A5F97"/>
    <w:rsid w:val="003A6102"/>
    <w:rsid w:val="003A61A9"/>
    <w:rsid w:val="003A635E"/>
    <w:rsid w:val="003A660A"/>
    <w:rsid w:val="003A6C6A"/>
    <w:rsid w:val="003A6CF5"/>
    <w:rsid w:val="003A7391"/>
    <w:rsid w:val="003A78CB"/>
    <w:rsid w:val="003B0057"/>
    <w:rsid w:val="003B0650"/>
    <w:rsid w:val="003B0849"/>
    <w:rsid w:val="003B0B5F"/>
    <w:rsid w:val="003B19B1"/>
    <w:rsid w:val="003B1A4A"/>
    <w:rsid w:val="003B2059"/>
    <w:rsid w:val="003B249F"/>
    <w:rsid w:val="003B2BF4"/>
    <w:rsid w:val="003B2D2D"/>
    <w:rsid w:val="003B2EF4"/>
    <w:rsid w:val="003B3105"/>
    <w:rsid w:val="003B3365"/>
    <w:rsid w:val="003B35B4"/>
    <w:rsid w:val="003B450E"/>
    <w:rsid w:val="003B4677"/>
    <w:rsid w:val="003B4727"/>
    <w:rsid w:val="003B498A"/>
    <w:rsid w:val="003B54EC"/>
    <w:rsid w:val="003B55AE"/>
    <w:rsid w:val="003B5A16"/>
    <w:rsid w:val="003B6319"/>
    <w:rsid w:val="003B6404"/>
    <w:rsid w:val="003B664D"/>
    <w:rsid w:val="003B7437"/>
    <w:rsid w:val="003B753C"/>
    <w:rsid w:val="003C0117"/>
    <w:rsid w:val="003C0656"/>
    <w:rsid w:val="003C0923"/>
    <w:rsid w:val="003C09D6"/>
    <w:rsid w:val="003C0B9C"/>
    <w:rsid w:val="003C0FDC"/>
    <w:rsid w:val="003C1983"/>
    <w:rsid w:val="003C24AE"/>
    <w:rsid w:val="003C2A35"/>
    <w:rsid w:val="003C2DFC"/>
    <w:rsid w:val="003C3289"/>
    <w:rsid w:val="003C33CE"/>
    <w:rsid w:val="003C3439"/>
    <w:rsid w:val="003C35FD"/>
    <w:rsid w:val="003C3F86"/>
    <w:rsid w:val="003C3FA9"/>
    <w:rsid w:val="003C416B"/>
    <w:rsid w:val="003C435D"/>
    <w:rsid w:val="003C44B1"/>
    <w:rsid w:val="003C4616"/>
    <w:rsid w:val="003C4C08"/>
    <w:rsid w:val="003C4C50"/>
    <w:rsid w:val="003C4EC0"/>
    <w:rsid w:val="003C5080"/>
    <w:rsid w:val="003C5375"/>
    <w:rsid w:val="003C5AC1"/>
    <w:rsid w:val="003C5F36"/>
    <w:rsid w:val="003C68EA"/>
    <w:rsid w:val="003C6900"/>
    <w:rsid w:val="003C6B1F"/>
    <w:rsid w:val="003C6CD4"/>
    <w:rsid w:val="003C7413"/>
    <w:rsid w:val="003C7596"/>
    <w:rsid w:val="003C79B8"/>
    <w:rsid w:val="003C7DB4"/>
    <w:rsid w:val="003C7E74"/>
    <w:rsid w:val="003D02E8"/>
    <w:rsid w:val="003D0494"/>
    <w:rsid w:val="003D0EF1"/>
    <w:rsid w:val="003D1252"/>
    <w:rsid w:val="003D16A1"/>
    <w:rsid w:val="003D175B"/>
    <w:rsid w:val="003D190B"/>
    <w:rsid w:val="003D1BC1"/>
    <w:rsid w:val="003D1D77"/>
    <w:rsid w:val="003D1FC9"/>
    <w:rsid w:val="003D2095"/>
    <w:rsid w:val="003D25FF"/>
    <w:rsid w:val="003D30A2"/>
    <w:rsid w:val="003D33F5"/>
    <w:rsid w:val="003D37BF"/>
    <w:rsid w:val="003D41C0"/>
    <w:rsid w:val="003D452F"/>
    <w:rsid w:val="003D4934"/>
    <w:rsid w:val="003D50D2"/>
    <w:rsid w:val="003D5155"/>
    <w:rsid w:val="003D5280"/>
    <w:rsid w:val="003D56D3"/>
    <w:rsid w:val="003D59A8"/>
    <w:rsid w:val="003D5A54"/>
    <w:rsid w:val="003D64D5"/>
    <w:rsid w:val="003D6D77"/>
    <w:rsid w:val="003D7778"/>
    <w:rsid w:val="003D7AA5"/>
    <w:rsid w:val="003D7BC7"/>
    <w:rsid w:val="003D7BD0"/>
    <w:rsid w:val="003E006D"/>
    <w:rsid w:val="003E0928"/>
    <w:rsid w:val="003E0A34"/>
    <w:rsid w:val="003E0BB1"/>
    <w:rsid w:val="003E0E6D"/>
    <w:rsid w:val="003E0F3D"/>
    <w:rsid w:val="003E2378"/>
    <w:rsid w:val="003E2431"/>
    <w:rsid w:val="003E2C30"/>
    <w:rsid w:val="003E2DD7"/>
    <w:rsid w:val="003E3363"/>
    <w:rsid w:val="003E3496"/>
    <w:rsid w:val="003E3692"/>
    <w:rsid w:val="003E4DBA"/>
    <w:rsid w:val="003E4FA3"/>
    <w:rsid w:val="003E5646"/>
    <w:rsid w:val="003E6111"/>
    <w:rsid w:val="003E658B"/>
    <w:rsid w:val="003E6735"/>
    <w:rsid w:val="003E6D6A"/>
    <w:rsid w:val="003E75FF"/>
    <w:rsid w:val="003E7661"/>
    <w:rsid w:val="003E76AC"/>
    <w:rsid w:val="003E76CA"/>
    <w:rsid w:val="003E7FE8"/>
    <w:rsid w:val="003F0215"/>
    <w:rsid w:val="003F03BB"/>
    <w:rsid w:val="003F0415"/>
    <w:rsid w:val="003F09A0"/>
    <w:rsid w:val="003F0AD7"/>
    <w:rsid w:val="003F0D0C"/>
    <w:rsid w:val="003F0F12"/>
    <w:rsid w:val="003F2552"/>
    <w:rsid w:val="003F255D"/>
    <w:rsid w:val="003F2978"/>
    <w:rsid w:val="003F2A2B"/>
    <w:rsid w:val="003F2C63"/>
    <w:rsid w:val="003F34CD"/>
    <w:rsid w:val="003F34E4"/>
    <w:rsid w:val="003F36AE"/>
    <w:rsid w:val="003F3B4A"/>
    <w:rsid w:val="003F4238"/>
    <w:rsid w:val="003F47BA"/>
    <w:rsid w:val="003F4C36"/>
    <w:rsid w:val="003F536E"/>
    <w:rsid w:val="003F58D3"/>
    <w:rsid w:val="003F5D6E"/>
    <w:rsid w:val="003F667D"/>
    <w:rsid w:val="003F6D3C"/>
    <w:rsid w:val="003F6D90"/>
    <w:rsid w:val="003F73CF"/>
    <w:rsid w:val="003F74E1"/>
    <w:rsid w:val="003F798B"/>
    <w:rsid w:val="003F7996"/>
    <w:rsid w:val="003F79DB"/>
    <w:rsid w:val="003F7E39"/>
    <w:rsid w:val="004001EB"/>
    <w:rsid w:val="00400D0A"/>
    <w:rsid w:val="00400D50"/>
    <w:rsid w:val="00400FF3"/>
    <w:rsid w:val="004012F6"/>
    <w:rsid w:val="004015D3"/>
    <w:rsid w:val="00401C60"/>
    <w:rsid w:val="00401D47"/>
    <w:rsid w:val="00401E04"/>
    <w:rsid w:val="004025E5"/>
    <w:rsid w:val="00402684"/>
    <w:rsid w:val="004026BA"/>
    <w:rsid w:val="0040299E"/>
    <w:rsid w:val="00402DCF"/>
    <w:rsid w:val="00402FC7"/>
    <w:rsid w:val="00403702"/>
    <w:rsid w:val="0040406B"/>
    <w:rsid w:val="00404B79"/>
    <w:rsid w:val="004055E9"/>
    <w:rsid w:val="00405B24"/>
    <w:rsid w:val="00405F4B"/>
    <w:rsid w:val="004065F3"/>
    <w:rsid w:val="004076D3"/>
    <w:rsid w:val="004076DB"/>
    <w:rsid w:val="0041002C"/>
    <w:rsid w:val="004100C6"/>
    <w:rsid w:val="00410A73"/>
    <w:rsid w:val="0041115C"/>
    <w:rsid w:val="0041123C"/>
    <w:rsid w:val="004112C1"/>
    <w:rsid w:val="00411B03"/>
    <w:rsid w:val="00412019"/>
    <w:rsid w:val="00412510"/>
    <w:rsid w:val="0041254A"/>
    <w:rsid w:val="004129E1"/>
    <w:rsid w:val="00412CD6"/>
    <w:rsid w:val="00412E35"/>
    <w:rsid w:val="00413030"/>
    <w:rsid w:val="00413069"/>
    <w:rsid w:val="00413101"/>
    <w:rsid w:val="0041347F"/>
    <w:rsid w:val="0041378A"/>
    <w:rsid w:val="0041441D"/>
    <w:rsid w:val="00414F87"/>
    <w:rsid w:val="0041502F"/>
    <w:rsid w:val="0041518C"/>
    <w:rsid w:val="004152A9"/>
    <w:rsid w:val="004156C4"/>
    <w:rsid w:val="00415B08"/>
    <w:rsid w:val="004164B1"/>
    <w:rsid w:val="00416697"/>
    <w:rsid w:val="004167A9"/>
    <w:rsid w:val="00416BC3"/>
    <w:rsid w:val="00416EA7"/>
    <w:rsid w:val="0041707C"/>
    <w:rsid w:val="00417BA1"/>
    <w:rsid w:val="00417BDE"/>
    <w:rsid w:val="0042017F"/>
    <w:rsid w:val="00420413"/>
    <w:rsid w:val="004209BE"/>
    <w:rsid w:val="00420CCA"/>
    <w:rsid w:val="00420DC6"/>
    <w:rsid w:val="00420EFA"/>
    <w:rsid w:val="0042102D"/>
    <w:rsid w:val="0042143A"/>
    <w:rsid w:val="0042155B"/>
    <w:rsid w:val="00421D62"/>
    <w:rsid w:val="00421DA7"/>
    <w:rsid w:val="00421F41"/>
    <w:rsid w:val="00422A0C"/>
    <w:rsid w:val="0042309E"/>
    <w:rsid w:val="004231E4"/>
    <w:rsid w:val="00423272"/>
    <w:rsid w:val="0042376D"/>
    <w:rsid w:val="004238F6"/>
    <w:rsid w:val="00423B42"/>
    <w:rsid w:val="00423DC4"/>
    <w:rsid w:val="00423F76"/>
    <w:rsid w:val="00423FE4"/>
    <w:rsid w:val="004245AE"/>
    <w:rsid w:val="00425035"/>
    <w:rsid w:val="0042529F"/>
    <w:rsid w:val="0042534C"/>
    <w:rsid w:val="004258CF"/>
    <w:rsid w:val="00425B9B"/>
    <w:rsid w:val="00425CA9"/>
    <w:rsid w:val="004263B9"/>
    <w:rsid w:val="0042684C"/>
    <w:rsid w:val="004268A9"/>
    <w:rsid w:val="00426CF7"/>
    <w:rsid w:val="00426D07"/>
    <w:rsid w:val="00426F40"/>
    <w:rsid w:val="00427334"/>
    <w:rsid w:val="0042734D"/>
    <w:rsid w:val="00427493"/>
    <w:rsid w:val="0042756D"/>
    <w:rsid w:val="0042757A"/>
    <w:rsid w:val="00427726"/>
    <w:rsid w:val="00427744"/>
    <w:rsid w:val="00427E42"/>
    <w:rsid w:val="00427F2A"/>
    <w:rsid w:val="00427F3C"/>
    <w:rsid w:val="00430BEC"/>
    <w:rsid w:val="0043113E"/>
    <w:rsid w:val="00431501"/>
    <w:rsid w:val="004316D9"/>
    <w:rsid w:val="00431BB2"/>
    <w:rsid w:val="00431D92"/>
    <w:rsid w:val="00431F8C"/>
    <w:rsid w:val="00431FAF"/>
    <w:rsid w:val="004323D5"/>
    <w:rsid w:val="00432B10"/>
    <w:rsid w:val="00432C08"/>
    <w:rsid w:val="00432E0D"/>
    <w:rsid w:val="00432E4F"/>
    <w:rsid w:val="004330F5"/>
    <w:rsid w:val="00433155"/>
    <w:rsid w:val="00433259"/>
    <w:rsid w:val="004337F8"/>
    <w:rsid w:val="0043390C"/>
    <w:rsid w:val="00433B8E"/>
    <w:rsid w:val="00433BCC"/>
    <w:rsid w:val="00434258"/>
    <w:rsid w:val="00434438"/>
    <w:rsid w:val="0043449E"/>
    <w:rsid w:val="00434B20"/>
    <w:rsid w:val="0043565D"/>
    <w:rsid w:val="0043572D"/>
    <w:rsid w:val="00435759"/>
    <w:rsid w:val="00435793"/>
    <w:rsid w:val="00435858"/>
    <w:rsid w:val="00435976"/>
    <w:rsid w:val="00435A61"/>
    <w:rsid w:val="00435B79"/>
    <w:rsid w:val="00435F68"/>
    <w:rsid w:val="00435F7B"/>
    <w:rsid w:val="004360AC"/>
    <w:rsid w:val="0043638A"/>
    <w:rsid w:val="00436A70"/>
    <w:rsid w:val="004375C2"/>
    <w:rsid w:val="0043763D"/>
    <w:rsid w:val="004379F5"/>
    <w:rsid w:val="00440169"/>
    <w:rsid w:val="004401D2"/>
    <w:rsid w:val="00440401"/>
    <w:rsid w:val="00440C4F"/>
    <w:rsid w:val="00441421"/>
    <w:rsid w:val="0044157E"/>
    <w:rsid w:val="00442580"/>
    <w:rsid w:val="00442F28"/>
    <w:rsid w:val="00443278"/>
    <w:rsid w:val="004445AE"/>
    <w:rsid w:val="0044505A"/>
    <w:rsid w:val="00445252"/>
    <w:rsid w:val="004454EF"/>
    <w:rsid w:val="00445E42"/>
    <w:rsid w:val="00445FDC"/>
    <w:rsid w:val="004466D3"/>
    <w:rsid w:val="0044681A"/>
    <w:rsid w:val="00446D72"/>
    <w:rsid w:val="00446D78"/>
    <w:rsid w:val="00446DE7"/>
    <w:rsid w:val="00447731"/>
    <w:rsid w:val="00447989"/>
    <w:rsid w:val="00447BC0"/>
    <w:rsid w:val="00447D23"/>
    <w:rsid w:val="0045055C"/>
    <w:rsid w:val="00450A8A"/>
    <w:rsid w:val="00451178"/>
    <w:rsid w:val="004511F3"/>
    <w:rsid w:val="00451745"/>
    <w:rsid w:val="00451BEA"/>
    <w:rsid w:val="004520F1"/>
    <w:rsid w:val="00452117"/>
    <w:rsid w:val="00452374"/>
    <w:rsid w:val="00452A0A"/>
    <w:rsid w:val="00452C27"/>
    <w:rsid w:val="004531F1"/>
    <w:rsid w:val="00453313"/>
    <w:rsid w:val="0045364A"/>
    <w:rsid w:val="00453A4A"/>
    <w:rsid w:val="004540F8"/>
    <w:rsid w:val="0045459B"/>
    <w:rsid w:val="00454B3C"/>
    <w:rsid w:val="00454BA8"/>
    <w:rsid w:val="0045505D"/>
    <w:rsid w:val="004553C8"/>
    <w:rsid w:val="004554DF"/>
    <w:rsid w:val="00456884"/>
    <w:rsid w:val="00456E68"/>
    <w:rsid w:val="00456F29"/>
    <w:rsid w:val="004579B9"/>
    <w:rsid w:val="00457DCB"/>
    <w:rsid w:val="00457E98"/>
    <w:rsid w:val="00460451"/>
    <w:rsid w:val="00460B2A"/>
    <w:rsid w:val="00460BA9"/>
    <w:rsid w:val="004613CC"/>
    <w:rsid w:val="0046229D"/>
    <w:rsid w:val="004629B5"/>
    <w:rsid w:val="0046301C"/>
    <w:rsid w:val="0046377E"/>
    <w:rsid w:val="00464EA1"/>
    <w:rsid w:val="004652CD"/>
    <w:rsid w:val="004653C5"/>
    <w:rsid w:val="00465440"/>
    <w:rsid w:val="004654D9"/>
    <w:rsid w:val="0046580E"/>
    <w:rsid w:val="004659A8"/>
    <w:rsid w:val="0046604E"/>
    <w:rsid w:val="004660FE"/>
    <w:rsid w:val="00466395"/>
    <w:rsid w:val="0046653D"/>
    <w:rsid w:val="00466AB3"/>
    <w:rsid w:val="00467F1B"/>
    <w:rsid w:val="004700E0"/>
    <w:rsid w:val="004705B1"/>
    <w:rsid w:val="00470C00"/>
    <w:rsid w:val="00470D7E"/>
    <w:rsid w:val="00471065"/>
    <w:rsid w:val="004711AC"/>
    <w:rsid w:val="0047184E"/>
    <w:rsid w:val="00472236"/>
    <w:rsid w:val="00472F11"/>
    <w:rsid w:val="00473102"/>
    <w:rsid w:val="004738C2"/>
    <w:rsid w:val="00473B90"/>
    <w:rsid w:val="00473BEF"/>
    <w:rsid w:val="00473D90"/>
    <w:rsid w:val="00473E84"/>
    <w:rsid w:val="004745B1"/>
    <w:rsid w:val="004746A6"/>
    <w:rsid w:val="00474A64"/>
    <w:rsid w:val="00475704"/>
    <w:rsid w:val="00475ADD"/>
    <w:rsid w:val="0047619F"/>
    <w:rsid w:val="00476853"/>
    <w:rsid w:val="00476B21"/>
    <w:rsid w:val="00477380"/>
    <w:rsid w:val="00477B87"/>
    <w:rsid w:val="00477FEE"/>
    <w:rsid w:val="0048016D"/>
    <w:rsid w:val="004801F3"/>
    <w:rsid w:val="00480599"/>
    <w:rsid w:val="00480687"/>
    <w:rsid w:val="004811F0"/>
    <w:rsid w:val="004817D8"/>
    <w:rsid w:val="00481955"/>
    <w:rsid w:val="00481C7C"/>
    <w:rsid w:val="00482260"/>
    <w:rsid w:val="00482398"/>
    <w:rsid w:val="004835FC"/>
    <w:rsid w:val="00483ADD"/>
    <w:rsid w:val="00483D56"/>
    <w:rsid w:val="00483F25"/>
    <w:rsid w:val="004845CD"/>
    <w:rsid w:val="0048485E"/>
    <w:rsid w:val="00484967"/>
    <w:rsid w:val="00484DEE"/>
    <w:rsid w:val="004852A2"/>
    <w:rsid w:val="004853DD"/>
    <w:rsid w:val="004855F4"/>
    <w:rsid w:val="00485865"/>
    <w:rsid w:val="00485BB1"/>
    <w:rsid w:val="00485F83"/>
    <w:rsid w:val="00486E6E"/>
    <w:rsid w:val="00487528"/>
    <w:rsid w:val="004879F2"/>
    <w:rsid w:val="0049053B"/>
    <w:rsid w:val="0049053E"/>
    <w:rsid w:val="00490AB5"/>
    <w:rsid w:val="00491321"/>
    <w:rsid w:val="00491600"/>
    <w:rsid w:val="0049178F"/>
    <w:rsid w:val="00491A56"/>
    <w:rsid w:val="00491AE8"/>
    <w:rsid w:val="00492434"/>
    <w:rsid w:val="004925A1"/>
    <w:rsid w:val="004928C0"/>
    <w:rsid w:val="00492BE6"/>
    <w:rsid w:val="00492ECA"/>
    <w:rsid w:val="00492FAA"/>
    <w:rsid w:val="00493152"/>
    <w:rsid w:val="00493785"/>
    <w:rsid w:val="00493999"/>
    <w:rsid w:val="004949B1"/>
    <w:rsid w:val="00494BA4"/>
    <w:rsid w:val="00494E85"/>
    <w:rsid w:val="00494F79"/>
    <w:rsid w:val="00495108"/>
    <w:rsid w:val="004953A9"/>
    <w:rsid w:val="00495B2A"/>
    <w:rsid w:val="004967B9"/>
    <w:rsid w:val="00496A56"/>
    <w:rsid w:val="00497974"/>
    <w:rsid w:val="00497BFC"/>
    <w:rsid w:val="00497D3B"/>
    <w:rsid w:val="004A004A"/>
    <w:rsid w:val="004A01DC"/>
    <w:rsid w:val="004A0336"/>
    <w:rsid w:val="004A0946"/>
    <w:rsid w:val="004A0ECA"/>
    <w:rsid w:val="004A121B"/>
    <w:rsid w:val="004A1616"/>
    <w:rsid w:val="004A181E"/>
    <w:rsid w:val="004A18FF"/>
    <w:rsid w:val="004A1C5F"/>
    <w:rsid w:val="004A1F6E"/>
    <w:rsid w:val="004A23A4"/>
    <w:rsid w:val="004A2414"/>
    <w:rsid w:val="004A250E"/>
    <w:rsid w:val="004A3112"/>
    <w:rsid w:val="004A3804"/>
    <w:rsid w:val="004A39A6"/>
    <w:rsid w:val="004A404C"/>
    <w:rsid w:val="004A4D07"/>
    <w:rsid w:val="004A54F1"/>
    <w:rsid w:val="004A63A6"/>
    <w:rsid w:val="004A6622"/>
    <w:rsid w:val="004A66E0"/>
    <w:rsid w:val="004A70AF"/>
    <w:rsid w:val="004A74DD"/>
    <w:rsid w:val="004B1473"/>
    <w:rsid w:val="004B2146"/>
    <w:rsid w:val="004B228B"/>
    <w:rsid w:val="004B249C"/>
    <w:rsid w:val="004B26E0"/>
    <w:rsid w:val="004B30B8"/>
    <w:rsid w:val="004B380C"/>
    <w:rsid w:val="004B38E1"/>
    <w:rsid w:val="004B3C7C"/>
    <w:rsid w:val="004B47B5"/>
    <w:rsid w:val="004B4832"/>
    <w:rsid w:val="004B4879"/>
    <w:rsid w:val="004B4D06"/>
    <w:rsid w:val="004B58C4"/>
    <w:rsid w:val="004B595C"/>
    <w:rsid w:val="004B59B2"/>
    <w:rsid w:val="004B5B25"/>
    <w:rsid w:val="004B63FF"/>
    <w:rsid w:val="004B6624"/>
    <w:rsid w:val="004B6F80"/>
    <w:rsid w:val="004B72F3"/>
    <w:rsid w:val="004B7987"/>
    <w:rsid w:val="004B7997"/>
    <w:rsid w:val="004B7C16"/>
    <w:rsid w:val="004C020B"/>
    <w:rsid w:val="004C032C"/>
    <w:rsid w:val="004C1697"/>
    <w:rsid w:val="004C1B8C"/>
    <w:rsid w:val="004C2457"/>
    <w:rsid w:val="004C2A79"/>
    <w:rsid w:val="004C2B18"/>
    <w:rsid w:val="004C2FC2"/>
    <w:rsid w:val="004C310C"/>
    <w:rsid w:val="004C3220"/>
    <w:rsid w:val="004C3976"/>
    <w:rsid w:val="004C3C8A"/>
    <w:rsid w:val="004C45FD"/>
    <w:rsid w:val="004C47A5"/>
    <w:rsid w:val="004C4BCD"/>
    <w:rsid w:val="004C5BAF"/>
    <w:rsid w:val="004C5E16"/>
    <w:rsid w:val="004C6456"/>
    <w:rsid w:val="004C6717"/>
    <w:rsid w:val="004C6968"/>
    <w:rsid w:val="004C6BBD"/>
    <w:rsid w:val="004C7091"/>
    <w:rsid w:val="004C7798"/>
    <w:rsid w:val="004C7823"/>
    <w:rsid w:val="004C7BFB"/>
    <w:rsid w:val="004C7DD5"/>
    <w:rsid w:val="004D0322"/>
    <w:rsid w:val="004D03AE"/>
    <w:rsid w:val="004D104D"/>
    <w:rsid w:val="004D1194"/>
    <w:rsid w:val="004D15BD"/>
    <w:rsid w:val="004D197B"/>
    <w:rsid w:val="004D1D8C"/>
    <w:rsid w:val="004D20EA"/>
    <w:rsid w:val="004D212E"/>
    <w:rsid w:val="004D2680"/>
    <w:rsid w:val="004D2900"/>
    <w:rsid w:val="004D29F2"/>
    <w:rsid w:val="004D2B77"/>
    <w:rsid w:val="004D32E7"/>
    <w:rsid w:val="004D36D0"/>
    <w:rsid w:val="004D3823"/>
    <w:rsid w:val="004D432E"/>
    <w:rsid w:val="004D4431"/>
    <w:rsid w:val="004D4727"/>
    <w:rsid w:val="004D4849"/>
    <w:rsid w:val="004D4BFD"/>
    <w:rsid w:val="004D4CBD"/>
    <w:rsid w:val="004D516F"/>
    <w:rsid w:val="004D5230"/>
    <w:rsid w:val="004D6551"/>
    <w:rsid w:val="004D6CF5"/>
    <w:rsid w:val="004D6D5A"/>
    <w:rsid w:val="004D6E13"/>
    <w:rsid w:val="004D7305"/>
    <w:rsid w:val="004D79E3"/>
    <w:rsid w:val="004D7B74"/>
    <w:rsid w:val="004D7D56"/>
    <w:rsid w:val="004E006B"/>
    <w:rsid w:val="004E0508"/>
    <w:rsid w:val="004E0627"/>
    <w:rsid w:val="004E0ACF"/>
    <w:rsid w:val="004E0BB3"/>
    <w:rsid w:val="004E0CD1"/>
    <w:rsid w:val="004E10D1"/>
    <w:rsid w:val="004E1AAA"/>
    <w:rsid w:val="004E1E7C"/>
    <w:rsid w:val="004E2A52"/>
    <w:rsid w:val="004E2F16"/>
    <w:rsid w:val="004E36D0"/>
    <w:rsid w:val="004E37B0"/>
    <w:rsid w:val="004E3822"/>
    <w:rsid w:val="004E39B9"/>
    <w:rsid w:val="004E3D3B"/>
    <w:rsid w:val="004E3DCC"/>
    <w:rsid w:val="004E43BF"/>
    <w:rsid w:val="004E49B6"/>
    <w:rsid w:val="004E49BB"/>
    <w:rsid w:val="004E4D84"/>
    <w:rsid w:val="004E52BB"/>
    <w:rsid w:val="004E53CE"/>
    <w:rsid w:val="004E5645"/>
    <w:rsid w:val="004E565E"/>
    <w:rsid w:val="004E5773"/>
    <w:rsid w:val="004E5801"/>
    <w:rsid w:val="004E5E13"/>
    <w:rsid w:val="004E5FBF"/>
    <w:rsid w:val="004E6183"/>
    <w:rsid w:val="004E69E9"/>
    <w:rsid w:val="004E6A1F"/>
    <w:rsid w:val="004E6BD2"/>
    <w:rsid w:val="004E6D5F"/>
    <w:rsid w:val="004E7198"/>
    <w:rsid w:val="004E73A3"/>
    <w:rsid w:val="004E7876"/>
    <w:rsid w:val="004E7D81"/>
    <w:rsid w:val="004E7D9C"/>
    <w:rsid w:val="004F0280"/>
    <w:rsid w:val="004F04D8"/>
    <w:rsid w:val="004F0529"/>
    <w:rsid w:val="004F0A05"/>
    <w:rsid w:val="004F0A9C"/>
    <w:rsid w:val="004F0D17"/>
    <w:rsid w:val="004F0E15"/>
    <w:rsid w:val="004F1741"/>
    <w:rsid w:val="004F1757"/>
    <w:rsid w:val="004F195D"/>
    <w:rsid w:val="004F2058"/>
    <w:rsid w:val="004F2C60"/>
    <w:rsid w:val="004F2D78"/>
    <w:rsid w:val="004F2DB7"/>
    <w:rsid w:val="004F2DDF"/>
    <w:rsid w:val="004F2F86"/>
    <w:rsid w:val="004F30C8"/>
    <w:rsid w:val="004F399D"/>
    <w:rsid w:val="004F3C6B"/>
    <w:rsid w:val="004F4061"/>
    <w:rsid w:val="004F429D"/>
    <w:rsid w:val="004F4BDD"/>
    <w:rsid w:val="004F4D6F"/>
    <w:rsid w:val="004F4D82"/>
    <w:rsid w:val="004F543B"/>
    <w:rsid w:val="004F55DF"/>
    <w:rsid w:val="004F5C52"/>
    <w:rsid w:val="004F62FA"/>
    <w:rsid w:val="004F6450"/>
    <w:rsid w:val="004F65A9"/>
    <w:rsid w:val="004F6850"/>
    <w:rsid w:val="004F6A25"/>
    <w:rsid w:val="004F6C86"/>
    <w:rsid w:val="004F705D"/>
    <w:rsid w:val="004F7222"/>
    <w:rsid w:val="004F729F"/>
    <w:rsid w:val="004F7342"/>
    <w:rsid w:val="004F7869"/>
    <w:rsid w:val="005006F3"/>
    <w:rsid w:val="00500D30"/>
    <w:rsid w:val="00500E12"/>
    <w:rsid w:val="00500F69"/>
    <w:rsid w:val="005013C4"/>
    <w:rsid w:val="0050163B"/>
    <w:rsid w:val="00501693"/>
    <w:rsid w:val="00501DA9"/>
    <w:rsid w:val="005022F5"/>
    <w:rsid w:val="0050267B"/>
    <w:rsid w:val="005029B4"/>
    <w:rsid w:val="00502DB0"/>
    <w:rsid w:val="0050388A"/>
    <w:rsid w:val="00503F27"/>
    <w:rsid w:val="00504770"/>
    <w:rsid w:val="00504A58"/>
    <w:rsid w:val="005055A8"/>
    <w:rsid w:val="00505752"/>
    <w:rsid w:val="005060F3"/>
    <w:rsid w:val="0050645C"/>
    <w:rsid w:val="005065F9"/>
    <w:rsid w:val="00507038"/>
    <w:rsid w:val="00507372"/>
    <w:rsid w:val="005074C9"/>
    <w:rsid w:val="005074FE"/>
    <w:rsid w:val="00507537"/>
    <w:rsid w:val="00507539"/>
    <w:rsid w:val="0050796E"/>
    <w:rsid w:val="00507C5F"/>
    <w:rsid w:val="00507E51"/>
    <w:rsid w:val="005100A0"/>
    <w:rsid w:val="00510123"/>
    <w:rsid w:val="00510605"/>
    <w:rsid w:val="00510A19"/>
    <w:rsid w:val="00510D7A"/>
    <w:rsid w:val="00511296"/>
    <w:rsid w:val="005113BD"/>
    <w:rsid w:val="00511B87"/>
    <w:rsid w:val="0051204C"/>
    <w:rsid w:val="005120DF"/>
    <w:rsid w:val="005121E9"/>
    <w:rsid w:val="005128B1"/>
    <w:rsid w:val="00512FB3"/>
    <w:rsid w:val="005130E7"/>
    <w:rsid w:val="005132E5"/>
    <w:rsid w:val="0051332B"/>
    <w:rsid w:val="005136B4"/>
    <w:rsid w:val="00513729"/>
    <w:rsid w:val="00513A9B"/>
    <w:rsid w:val="00513BC5"/>
    <w:rsid w:val="005148BB"/>
    <w:rsid w:val="00514961"/>
    <w:rsid w:val="00514AA3"/>
    <w:rsid w:val="00515547"/>
    <w:rsid w:val="005169A8"/>
    <w:rsid w:val="005177C5"/>
    <w:rsid w:val="00517872"/>
    <w:rsid w:val="0052073E"/>
    <w:rsid w:val="0052091F"/>
    <w:rsid w:val="0052179B"/>
    <w:rsid w:val="0052231A"/>
    <w:rsid w:val="00522580"/>
    <w:rsid w:val="0052290A"/>
    <w:rsid w:val="00523236"/>
    <w:rsid w:val="00523683"/>
    <w:rsid w:val="00523686"/>
    <w:rsid w:val="005237B3"/>
    <w:rsid w:val="00523806"/>
    <w:rsid w:val="00523958"/>
    <w:rsid w:val="00523C87"/>
    <w:rsid w:val="0052527F"/>
    <w:rsid w:val="00525B00"/>
    <w:rsid w:val="00525D12"/>
    <w:rsid w:val="00525E9F"/>
    <w:rsid w:val="00525ED1"/>
    <w:rsid w:val="005263E9"/>
    <w:rsid w:val="00526524"/>
    <w:rsid w:val="005267D7"/>
    <w:rsid w:val="00526DBC"/>
    <w:rsid w:val="00526F20"/>
    <w:rsid w:val="00527211"/>
    <w:rsid w:val="00527456"/>
    <w:rsid w:val="005274FE"/>
    <w:rsid w:val="00527867"/>
    <w:rsid w:val="00527875"/>
    <w:rsid w:val="00527AFE"/>
    <w:rsid w:val="00527C06"/>
    <w:rsid w:val="005302CE"/>
    <w:rsid w:val="0053074A"/>
    <w:rsid w:val="00530878"/>
    <w:rsid w:val="0053092B"/>
    <w:rsid w:val="00530F91"/>
    <w:rsid w:val="00531119"/>
    <w:rsid w:val="0053198E"/>
    <w:rsid w:val="00531A6B"/>
    <w:rsid w:val="00531EBA"/>
    <w:rsid w:val="00531EBD"/>
    <w:rsid w:val="005321F2"/>
    <w:rsid w:val="0053249F"/>
    <w:rsid w:val="00532592"/>
    <w:rsid w:val="00532910"/>
    <w:rsid w:val="00532930"/>
    <w:rsid w:val="00533380"/>
    <w:rsid w:val="00533BBA"/>
    <w:rsid w:val="00533C22"/>
    <w:rsid w:val="00533D5E"/>
    <w:rsid w:val="00533E6A"/>
    <w:rsid w:val="00533F09"/>
    <w:rsid w:val="00534526"/>
    <w:rsid w:val="005346E6"/>
    <w:rsid w:val="00534B3A"/>
    <w:rsid w:val="00534BCB"/>
    <w:rsid w:val="0053572C"/>
    <w:rsid w:val="00535A56"/>
    <w:rsid w:val="00535B70"/>
    <w:rsid w:val="00535E30"/>
    <w:rsid w:val="00535EB0"/>
    <w:rsid w:val="00536154"/>
    <w:rsid w:val="005363D9"/>
    <w:rsid w:val="00536682"/>
    <w:rsid w:val="00536981"/>
    <w:rsid w:val="00536A68"/>
    <w:rsid w:val="00537590"/>
    <w:rsid w:val="00537A45"/>
    <w:rsid w:val="00537B10"/>
    <w:rsid w:val="00537E59"/>
    <w:rsid w:val="0054023C"/>
    <w:rsid w:val="005402F4"/>
    <w:rsid w:val="005405D7"/>
    <w:rsid w:val="0054082E"/>
    <w:rsid w:val="00540AC8"/>
    <w:rsid w:val="00540C78"/>
    <w:rsid w:val="00540D96"/>
    <w:rsid w:val="00540DF8"/>
    <w:rsid w:val="00540E9B"/>
    <w:rsid w:val="00540FC9"/>
    <w:rsid w:val="005411B9"/>
    <w:rsid w:val="0054177A"/>
    <w:rsid w:val="00541BC9"/>
    <w:rsid w:val="00541C8E"/>
    <w:rsid w:val="00541CDE"/>
    <w:rsid w:val="00541FAE"/>
    <w:rsid w:val="00542957"/>
    <w:rsid w:val="005429A7"/>
    <w:rsid w:val="00543550"/>
    <w:rsid w:val="0054372F"/>
    <w:rsid w:val="0054387F"/>
    <w:rsid w:val="00543BE7"/>
    <w:rsid w:val="00544273"/>
    <w:rsid w:val="0054493B"/>
    <w:rsid w:val="005449B0"/>
    <w:rsid w:val="00545317"/>
    <w:rsid w:val="005455DF"/>
    <w:rsid w:val="00545AB9"/>
    <w:rsid w:val="00545E7C"/>
    <w:rsid w:val="00546473"/>
    <w:rsid w:val="005464D0"/>
    <w:rsid w:val="005468D9"/>
    <w:rsid w:val="00546D14"/>
    <w:rsid w:val="00547C6E"/>
    <w:rsid w:val="00547D06"/>
    <w:rsid w:val="00550202"/>
    <w:rsid w:val="00550419"/>
    <w:rsid w:val="0055055B"/>
    <w:rsid w:val="0055058B"/>
    <w:rsid w:val="00550895"/>
    <w:rsid w:val="00550FA8"/>
    <w:rsid w:val="00551428"/>
    <w:rsid w:val="005514EA"/>
    <w:rsid w:val="005514EB"/>
    <w:rsid w:val="00552143"/>
    <w:rsid w:val="0055221F"/>
    <w:rsid w:val="005525D3"/>
    <w:rsid w:val="00552D8A"/>
    <w:rsid w:val="005530AB"/>
    <w:rsid w:val="00553411"/>
    <w:rsid w:val="005534A7"/>
    <w:rsid w:val="00553AC0"/>
    <w:rsid w:val="00553E34"/>
    <w:rsid w:val="00553FEF"/>
    <w:rsid w:val="005547E1"/>
    <w:rsid w:val="00554A1E"/>
    <w:rsid w:val="00554DFF"/>
    <w:rsid w:val="00554F90"/>
    <w:rsid w:val="0055514B"/>
    <w:rsid w:val="00555A48"/>
    <w:rsid w:val="0055617D"/>
    <w:rsid w:val="00556226"/>
    <w:rsid w:val="00556A39"/>
    <w:rsid w:val="00556C45"/>
    <w:rsid w:val="00556EC1"/>
    <w:rsid w:val="005572D4"/>
    <w:rsid w:val="00557E87"/>
    <w:rsid w:val="00560311"/>
    <w:rsid w:val="00560CA6"/>
    <w:rsid w:val="00560DE3"/>
    <w:rsid w:val="005612CA"/>
    <w:rsid w:val="005619CF"/>
    <w:rsid w:val="005625A2"/>
    <w:rsid w:val="0056279B"/>
    <w:rsid w:val="00562BFE"/>
    <w:rsid w:val="00562BFF"/>
    <w:rsid w:val="00563034"/>
    <w:rsid w:val="005630AF"/>
    <w:rsid w:val="005639FA"/>
    <w:rsid w:val="00563CEE"/>
    <w:rsid w:val="00563EBC"/>
    <w:rsid w:val="005640BA"/>
    <w:rsid w:val="005643C3"/>
    <w:rsid w:val="005644B7"/>
    <w:rsid w:val="0056476E"/>
    <w:rsid w:val="005649AC"/>
    <w:rsid w:val="00564AC8"/>
    <w:rsid w:val="00564E61"/>
    <w:rsid w:val="0056544C"/>
    <w:rsid w:val="00566491"/>
    <w:rsid w:val="005665DE"/>
    <w:rsid w:val="005668F4"/>
    <w:rsid w:val="00567E50"/>
    <w:rsid w:val="00567FD7"/>
    <w:rsid w:val="0057066C"/>
    <w:rsid w:val="00571858"/>
    <w:rsid w:val="00571AAD"/>
    <w:rsid w:val="00571CA1"/>
    <w:rsid w:val="00571D37"/>
    <w:rsid w:val="00571D89"/>
    <w:rsid w:val="00571DF4"/>
    <w:rsid w:val="00571E75"/>
    <w:rsid w:val="00572327"/>
    <w:rsid w:val="0057278C"/>
    <w:rsid w:val="00572BCE"/>
    <w:rsid w:val="00572E09"/>
    <w:rsid w:val="00573F5C"/>
    <w:rsid w:val="005744D7"/>
    <w:rsid w:val="005744EF"/>
    <w:rsid w:val="00574D3E"/>
    <w:rsid w:val="00575318"/>
    <w:rsid w:val="005757D8"/>
    <w:rsid w:val="0057675F"/>
    <w:rsid w:val="0057686A"/>
    <w:rsid w:val="0057690F"/>
    <w:rsid w:val="00576AA2"/>
    <w:rsid w:val="00576EA7"/>
    <w:rsid w:val="00577057"/>
    <w:rsid w:val="00577195"/>
    <w:rsid w:val="0057778A"/>
    <w:rsid w:val="00580329"/>
    <w:rsid w:val="0058037E"/>
    <w:rsid w:val="005807ED"/>
    <w:rsid w:val="00580816"/>
    <w:rsid w:val="005818F8"/>
    <w:rsid w:val="00582120"/>
    <w:rsid w:val="0058260D"/>
    <w:rsid w:val="00582834"/>
    <w:rsid w:val="00582B83"/>
    <w:rsid w:val="00582FF8"/>
    <w:rsid w:val="005833B2"/>
    <w:rsid w:val="00583489"/>
    <w:rsid w:val="00583705"/>
    <w:rsid w:val="00583BFA"/>
    <w:rsid w:val="00583E0A"/>
    <w:rsid w:val="00583E24"/>
    <w:rsid w:val="005844ED"/>
    <w:rsid w:val="005851D9"/>
    <w:rsid w:val="005859B4"/>
    <w:rsid w:val="00586181"/>
    <w:rsid w:val="00586483"/>
    <w:rsid w:val="00586536"/>
    <w:rsid w:val="00586854"/>
    <w:rsid w:val="00586F16"/>
    <w:rsid w:val="00587A0E"/>
    <w:rsid w:val="0059008D"/>
    <w:rsid w:val="00591394"/>
    <w:rsid w:val="00591938"/>
    <w:rsid w:val="0059198A"/>
    <w:rsid w:val="00591EF6"/>
    <w:rsid w:val="00592231"/>
    <w:rsid w:val="005923C6"/>
    <w:rsid w:val="005923C8"/>
    <w:rsid w:val="005925A3"/>
    <w:rsid w:val="00592715"/>
    <w:rsid w:val="00592C18"/>
    <w:rsid w:val="00592C4D"/>
    <w:rsid w:val="00593118"/>
    <w:rsid w:val="00593361"/>
    <w:rsid w:val="00593766"/>
    <w:rsid w:val="0059428D"/>
    <w:rsid w:val="00594448"/>
    <w:rsid w:val="005946CF"/>
    <w:rsid w:val="005951EF"/>
    <w:rsid w:val="00595807"/>
    <w:rsid w:val="0059592C"/>
    <w:rsid w:val="00595C8F"/>
    <w:rsid w:val="00596A5C"/>
    <w:rsid w:val="00596BD3"/>
    <w:rsid w:val="005977A6"/>
    <w:rsid w:val="005979CC"/>
    <w:rsid w:val="00597AEA"/>
    <w:rsid w:val="00597AFF"/>
    <w:rsid w:val="00597DA2"/>
    <w:rsid w:val="005A00BE"/>
    <w:rsid w:val="005A01C2"/>
    <w:rsid w:val="005A099C"/>
    <w:rsid w:val="005A0CCA"/>
    <w:rsid w:val="005A0D34"/>
    <w:rsid w:val="005A0F8F"/>
    <w:rsid w:val="005A1031"/>
    <w:rsid w:val="005A111C"/>
    <w:rsid w:val="005A28B8"/>
    <w:rsid w:val="005A28C4"/>
    <w:rsid w:val="005A2915"/>
    <w:rsid w:val="005A2AF8"/>
    <w:rsid w:val="005A2F25"/>
    <w:rsid w:val="005A31A9"/>
    <w:rsid w:val="005A3325"/>
    <w:rsid w:val="005A3701"/>
    <w:rsid w:val="005A3781"/>
    <w:rsid w:val="005A37AE"/>
    <w:rsid w:val="005A3C1D"/>
    <w:rsid w:val="005A3DDF"/>
    <w:rsid w:val="005A4E78"/>
    <w:rsid w:val="005A569D"/>
    <w:rsid w:val="005A5D70"/>
    <w:rsid w:val="005A6B42"/>
    <w:rsid w:val="005A6C09"/>
    <w:rsid w:val="005A6D30"/>
    <w:rsid w:val="005A7C46"/>
    <w:rsid w:val="005A7C48"/>
    <w:rsid w:val="005B0335"/>
    <w:rsid w:val="005B04FD"/>
    <w:rsid w:val="005B059B"/>
    <w:rsid w:val="005B0E4F"/>
    <w:rsid w:val="005B0F4B"/>
    <w:rsid w:val="005B1151"/>
    <w:rsid w:val="005B13F5"/>
    <w:rsid w:val="005B1CA3"/>
    <w:rsid w:val="005B1E90"/>
    <w:rsid w:val="005B22A0"/>
    <w:rsid w:val="005B2411"/>
    <w:rsid w:val="005B27B6"/>
    <w:rsid w:val="005B2A00"/>
    <w:rsid w:val="005B2AE2"/>
    <w:rsid w:val="005B2EB2"/>
    <w:rsid w:val="005B2EB9"/>
    <w:rsid w:val="005B3368"/>
    <w:rsid w:val="005B3383"/>
    <w:rsid w:val="005B33AF"/>
    <w:rsid w:val="005B34AD"/>
    <w:rsid w:val="005B3541"/>
    <w:rsid w:val="005B3559"/>
    <w:rsid w:val="005B3902"/>
    <w:rsid w:val="005B3BD3"/>
    <w:rsid w:val="005B3D10"/>
    <w:rsid w:val="005B44D3"/>
    <w:rsid w:val="005B4611"/>
    <w:rsid w:val="005B48B9"/>
    <w:rsid w:val="005B4A5A"/>
    <w:rsid w:val="005B4F72"/>
    <w:rsid w:val="005B5223"/>
    <w:rsid w:val="005B53BC"/>
    <w:rsid w:val="005B587C"/>
    <w:rsid w:val="005B595F"/>
    <w:rsid w:val="005B6090"/>
    <w:rsid w:val="005B6674"/>
    <w:rsid w:val="005B7691"/>
    <w:rsid w:val="005B7A09"/>
    <w:rsid w:val="005B7B58"/>
    <w:rsid w:val="005B7DBA"/>
    <w:rsid w:val="005C02A5"/>
    <w:rsid w:val="005C03D5"/>
    <w:rsid w:val="005C08D1"/>
    <w:rsid w:val="005C0F31"/>
    <w:rsid w:val="005C0F55"/>
    <w:rsid w:val="005C11A6"/>
    <w:rsid w:val="005C1426"/>
    <w:rsid w:val="005C164B"/>
    <w:rsid w:val="005C1799"/>
    <w:rsid w:val="005C17C6"/>
    <w:rsid w:val="005C197B"/>
    <w:rsid w:val="005C1A51"/>
    <w:rsid w:val="005C1A7B"/>
    <w:rsid w:val="005C2371"/>
    <w:rsid w:val="005C29E9"/>
    <w:rsid w:val="005C2DF9"/>
    <w:rsid w:val="005C2EEB"/>
    <w:rsid w:val="005C34A7"/>
    <w:rsid w:val="005C34C4"/>
    <w:rsid w:val="005C357F"/>
    <w:rsid w:val="005C365D"/>
    <w:rsid w:val="005C3862"/>
    <w:rsid w:val="005C3F9E"/>
    <w:rsid w:val="005C43DA"/>
    <w:rsid w:val="005C4852"/>
    <w:rsid w:val="005C499F"/>
    <w:rsid w:val="005C4AC3"/>
    <w:rsid w:val="005C50DE"/>
    <w:rsid w:val="005C54CE"/>
    <w:rsid w:val="005C54EA"/>
    <w:rsid w:val="005C591C"/>
    <w:rsid w:val="005C5A04"/>
    <w:rsid w:val="005C5B50"/>
    <w:rsid w:val="005C5C03"/>
    <w:rsid w:val="005C5ED8"/>
    <w:rsid w:val="005C7262"/>
    <w:rsid w:val="005C7ADC"/>
    <w:rsid w:val="005C7B88"/>
    <w:rsid w:val="005C7EAE"/>
    <w:rsid w:val="005D034B"/>
    <w:rsid w:val="005D08AC"/>
    <w:rsid w:val="005D0CAB"/>
    <w:rsid w:val="005D123B"/>
    <w:rsid w:val="005D1C0B"/>
    <w:rsid w:val="005D1C20"/>
    <w:rsid w:val="005D2B76"/>
    <w:rsid w:val="005D302B"/>
    <w:rsid w:val="005D3D1C"/>
    <w:rsid w:val="005D4C4C"/>
    <w:rsid w:val="005D4ED4"/>
    <w:rsid w:val="005D5096"/>
    <w:rsid w:val="005D541F"/>
    <w:rsid w:val="005D6234"/>
    <w:rsid w:val="005D6690"/>
    <w:rsid w:val="005D67DC"/>
    <w:rsid w:val="005D6AB6"/>
    <w:rsid w:val="005D6AC7"/>
    <w:rsid w:val="005D6B79"/>
    <w:rsid w:val="005D7210"/>
    <w:rsid w:val="005D72B4"/>
    <w:rsid w:val="005D741F"/>
    <w:rsid w:val="005D7944"/>
    <w:rsid w:val="005D79E2"/>
    <w:rsid w:val="005D7A64"/>
    <w:rsid w:val="005D7BBD"/>
    <w:rsid w:val="005D7C96"/>
    <w:rsid w:val="005D7D66"/>
    <w:rsid w:val="005D7EE4"/>
    <w:rsid w:val="005E020E"/>
    <w:rsid w:val="005E02D5"/>
    <w:rsid w:val="005E08CA"/>
    <w:rsid w:val="005E0C95"/>
    <w:rsid w:val="005E0D98"/>
    <w:rsid w:val="005E133F"/>
    <w:rsid w:val="005E13E3"/>
    <w:rsid w:val="005E2550"/>
    <w:rsid w:val="005E27E8"/>
    <w:rsid w:val="005E2859"/>
    <w:rsid w:val="005E28C6"/>
    <w:rsid w:val="005E2D91"/>
    <w:rsid w:val="005E2DB6"/>
    <w:rsid w:val="005E3253"/>
    <w:rsid w:val="005E33E1"/>
    <w:rsid w:val="005E38C9"/>
    <w:rsid w:val="005E391B"/>
    <w:rsid w:val="005E39BA"/>
    <w:rsid w:val="005E3A80"/>
    <w:rsid w:val="005E3F44"/>
    <w:rsid w:val="005E433C"/>
    <w:rsid w:val="005E440A"/>
    <w:rsid w:val="005E4570"/>
    <w:rsid w:val="005E5EC4"/>
    <w:rsid w:val="005E6967"/>
    <w:rsid w:val="005E69DC"/>
    <w:rsid w:val="005E72A4"/>
    <w:rsid w:val="005E7829"/>
    <w:rsid w:val="005E7E75"/>
    <w:rsid w:val="005F0010"/>
    <w:rsid w:val="005F0587"/>
    <w:rsid w:val="005F0824"/>
    <w:rsid w:val="005F134B"/>
    <w:rsid w:val="005F178F"/>
    <w:rsid w:val="005F192C"/>
    <w:rsid w:val="005F250A"/>
    <w:rsid w:val="005F2C5A"/>
    <w:rsid w:val="005F3564"/>
    <w:rsid w:val="005F3820"/>
    <w:rsid w:val="005F3D7D"/>
    <w:rsid w:val="005F4024"/>
    <w:rsid w:val="005F4249"/>
    <w:rsid w:val="005F46B0"/>
    <w:rsid w:val="005F4909"/>
    <w:rsid w:val="005F5AD0"/>
    <w:rsid w:val="005F64C0"/>
    <w:rsid w:val="005F65F0"/>
    <w:rsid w:val="005F687D"/>
    <w:rsid w:val="005F6B35"/>
    <w:rsid w:val="005F71E0"/>
    <w:rsid w:val="005F7259"/>
    <w:rsid w:val="005F735B"/>
    <w:rsid w:val="005F745B"/>
    <w:rsid w:val="005F7FB4"/>
    <w:rsid w:val="00600242"/>
    <w:rsid w:val="00600499"/>
    <w:rsid w:val="006004E1"/>
    <w:rsid w:val="00600C13"/>
    <w:rsid w:val="00600D58"/>
    <w:rsid w:val="00601476"/>
    <w:rsid w:val="00601E28"/>
    <w:rsid w:val="00601FD6"/>
    <w:rsid w:val="006025C4"/>
    <w:rsid w:val="00602DFE"/>
    <w:rsid w:val="0060312C"/>
    <w:rsid w:val="006032DF"/>
    <w:rsid w:val="006038E1"/>
    <w:rsid w:val="00603AC3"/>
    <w:rsid w:val="00603F50"/>
    <w:rsid w:val="0060461D"/>
    <w:rsid w:val="006048E5"/>
    <w:rsid w:val="0060496E"/>
    <w:rsid w:val="00604E46"/>
    <w:rsid w:val="006053DF"/>
    <w:rsid w:val="00605403"/>
    <w:rsid w:val="00605656"/>
    <w:rsid w:val="006056F2"/>
    <w:rsid w:val="00605FC7"/>
    <w:rsid w:val="0060627F"/>
    <w:rsid w:val="00606ACC"/>
    <w:rsid w:val="00606DEF"/>
    <w:rsid w:val="00606EE6"/>
    <w:rsid w:val="0060740D"/>
    <w:rsid w:val="006074C3"/>
    <w:rsid w:val="00607795"/>
    <w:rsid w:val="00607C16"/>
    <w:rsid w:val="006107EF"/>
    <w:rsid w:val="00611125"/>
    <w:rsid w:val="006118F1"/>
    <w:rsid w:val="00612874"/>
    <w:rsid w:val="00612D93"/>
    <w:rsid w:val="006131C4"/>
    <w:rsid w:val="00613344"/>
    <w:rsid w:val="0061356A"/>
    <w:rsid w:val="006137F7"/>
    <w:rsid w:val="00614198"/>
    <w:rsid w:val="00614225"/>
    <w:rsid w:val="00614950"/>
    <w:rsid w:val="00615035"/>
    <w:rsid w:val="0061557D"/>
    <w:rsid w:val="006157C0"/>
    <w:rsid w:val="00615A34"/>
    <w:rsid w:val="00615A7C"/>
    <w:rsid w:val="00615B7E"/>
    <w:rsid w:val="0061785F"/>
    <w:rsid w:val="00617F9B"/>
    <w:rsid w:val="0062018D"/>
    <w:rsid w:val="00620FC0"/>
    <w:rsid w:val="0062106C"/>
    <w:rsid w:val="0062172E"/>
    <w:rsid w:val="00621C3D"/>
    <w:rsid w:val="00621F95"/>
    <w:rsid w:val="00622513"/>
    <w:rsid w:val="0062283C"/>
    <w:rsid w:val="00622A11"/>
    <w:rsid w:val="00622B17"/>
    <w:rsid w:val="00622B46"/>
    <w:rsid w:val="00622D00"/>
    <w:rsid w:val="00622EF8"/>
    <w:rsid w:val="00623303"/>
    <w:rsid w:val="006237F0"/>
    <w:rsid w:val="00623B36"/>
    <w:rsid w:val="00623B9F"/>
    <w:rsid w:val="00623DA2"/>
    <w:rsid w:val="00624370"/>
    <w:rsid w:val="0062465D"/>
    <w:rsid w:val="006246F2"/>
    <w:rsid w:val="00624977"/>
    <w:rsid w:val="00624E91"/>
    <w:rsid w:val="006256BD"/>
    <w:rsid w:val="0062582E"/>
    <w:rsid w:val="0062598C"/>
    <w:rsid w:val="00625AA7"/>
    <w:rsid w:val="00625CCA"/>
    <w:rsid w:val="0062621C"/>
    <w:rsid w:val="00626571"/>
    <w:rsid w:val="00626B66"/>
    <w:rsid w:val="00627451"/>
    <w:rsid w:val="00627A05"/>
    <w:rsid w:val="00627F97"/>
    <w:rsid w:val="006300C3"/>
    <w:rsid w:val="006302D6"/>
    <w:rsid w:val="00630368"/>
    <w:rsid w:val="00631636"/>
    <w:rsid w:val="00631737"/>
    <w:rsid w:val="00631D96"/>
    <w:rsid w:val="0063246C"/>
    <w:rsid w:val="00632793"/>
    <w:rsid w:val="00632B23"/>
    <w:rsid w:val="0063307B"/>
    <w:rsid w:val="00633D2D"/>
    <w:rsid w:val="006349EB"/>
    <w:rsid w:val="0063561A"/>
    <w:rsid w:val="00635745"/>
    <w:rsid w:val="00635A52"/>
    <w:rsid w:val="00635E9D"/>
    <w:rsid w:val="00636050"/>
    <w:rsid w:val="006367BD"/>
    <w:rsid w:val="00636E63"/>
    <w:rsid w:val="00636E67"/>
    <w:rsid w:val="00637432"/>
    <w:rsid w:val="00637733"/>
    <w:rsid w:val="00637F34"/>
    <w:rsid w:val="00640147"/>
    <w:rsid w:val="00640358"/>
    <w:rsid w:val="006405BF"/>
    <w:rsid w:val="00640BBD"/>
    <w:rsid w:val="0064125C"/>
    <w:rsid w:val="00641452"/>
    <w:rsid w:val="006417E8"/>
    <w:rsid w:val="0064195A"/>
    <w:rsid w:val="00641E9E"/>
    <w:rsid w:val="0064219E"/>
    <w:rsid w:val="0064239A"/>
    <w:rsid w:val="00642796"/>
    <w:rsid w:val="00642D7C"/>
    <w:rsid w:val="0064337B"/>
    <w:rsid w:val="006435B9"/>
    <w:rsid w:val="00643746"/>
    <w:rsid w:val="006439EA"/>
    <w:rsid w:val="00643C30"/>
    <w:rsid w:val="00644628"/>
    <w:rsid w:val="00644D1C"/>
    <w:rsid w:val="00644E8C"/>
    <w:rsid w:val="006455D8"/>
    <w:rsid w:val="00645C95"/>
    <w:rsid w:val="00646225"/>
    <w:rsid w:val="00646314"/>
    <w:rsid w:val="00646A6F"/>
    <w:rsid w:val="00647197"/>
    <w:rsid w:val="00647AE5"/>
    <w:rsid w:val="00647E2F"/>
    <w:rsid w:val="00647E65"/>
    <w:rsid w:val="00647E91"/>
    <w:rsid w:val="0065020F"/>
    <w:rsid w:val="00650D56"/>
    <w:rsid w:val="00650E09"/>
    <w:rsid w:val="00651028"/>
    <w:rsid w:val="00651C8D"/>
    <w:rsid w:val="00651CD3"/>
    <w:rsid w:val="00651F63"/>
    <w:rsid w:val="006524E0"/>
    <w:rsid w:val="0065276B"/>
    <w:rsid w:val="00652C6C"/>
    <w:rsid w:val="00652F80"/>
    <w:rsid w:val="00652FB3"/>
    <w:rsid w:val="00653105"/>
    <w:rsid w:val="0065327D"/>
    <w:rsid w:val="006532B7"/>
    <w:rsid w:val="0065359D"/>
    <w:rsid w:val="006535B0"/>
    <w:rsid w:val="00653977"/>
    <w:rsid w:val="00654201"/>
    <w:rsid w:val="00654327"/>
    <w:rsid w:val="00654E0F"/>
    <w:rsid w:val="00655636"/>
    <w:rsid w:val="00655966"/>
    <w:rsid w:val="00655A4F"/>
    <w:rsid w:val="00655F03"/>
    <w:rsid w:val="0065693B"/>
    <w:rsid w:val="00656DFE"/>
    <w:rsid w:val="006570E8"/>
    <w:rsid w:val="00657219"/>
    <w:rsid w:val="00657456"/>
    <w:rsid w:val="00657544"/>
    <w:rsid w:val="006575D1"/>
    <w:rsid w:val="006577C3"/>
    <w:rsid w:val="00657B7B"/>
    <w:rsid w:val="00660097"/>
    <w:rsid w:val="0066071F"/>
    <w:rsid w:val="00660CF0"/>
    <w:rsid w:val="00660F26"/>
    <w:rsid w:val="00661067"/>
    <w:rsid w:val="0066198A"/>
    <w:rsid w:val="00661C0A"/>
    <w:rsid w:val="006630C7"/>
    <w:rsid w:val="0066311C"/>
    <w:rsid w:val="006637D3"/>
    <w:rsid w:val="00664458"/>
    <w:rsid w:val="00664865"/>
    <w:rsid w:val="00664A7E"/>
    <w:rsid w:val="00664D77"/>
    <w:rsid w:val="00666700"/>
    <w:rsid w:val="00666724"/>
    <w:rsid w:val="006669D9"/>
    <w:rsid w:val="00666DE1"/>
    <w:rsid w:val="006675F4"/>
    <w:rsid w:val="00667AB4"/>
    <w:rsid w:val="00667E7F"/>
    <w:rsid w:val="00670528"/>
    <w:rsid w:val="006705BC"/>
    <w:rsid w:val="00670813"/>
    <w:rsid w:val="006709D4"/>
    <w:rsid w:val="006710EB"/>
    <w:rsid w:val="006715F2"/>
    <w:rsid w:val="00671EB0"/>
    <w:rsid w:val="00671EEE"/>
    <w:rsid w:val="006729A5"/>
    <w:rsid w:val="00672B31"/>
    <w:rsid w:val="00672CAB"/>
    <w:rsid w:val="00672F47"/>
    <w:rsid w:val="00672F92"/>
    <w:rsid w:val="0067301D"/>
    <w:rsid w:val="006734AB"/>
    <w:rsid w:val="0067350E"/>
    <w:rsid w:val="00673821"/>
    <w:rsid w:val="0067385D"/>
    <w:rsid w:val="00673DB5"/>
    <w:rsid w:val="00674097"/>
    <w:rsid w:val="006746D1"/>
    <w:rsid w:val="0067490C"/>
    <w:rsid w:val="00674A81"/>
    <w:rsid w:val="006758BD"/>
    <w:rsid w:val="0067649C"/>
    <w:rsid w:val="0067657E"/>
    <w:rsid w:val="006765AD"/>
    <w:rsid w:val="0067664A"/>
    <w:rsid w:val="00676685"/>
    <w:rsid w:val="00677015"/>
    <w:rsid w:val="0067716F"/>
    <w:rsid w:val="0067723E"/>
    <w:rsid w:val="00677762"/>
    <w:rsid w:val="0068073E"/>
    <w:rsid w:val="006810F0"/>
    <w:rsid w:val="00681218"/>
    <w:rsid w:val="00681A2D"/>
    <w:rsid w:val="006824E9"/>
    <w:rsid w:val="00682616"/>
    <w:rsid w:val="006829A5"/>
    <w:rsid w:val="00682A02"/>
    <w:rsid w:val="00682CC1"/>
    <w:rsid w:val="00682D04"/>
    <w:rsid w:val="00682D0C"/>
    <w:rsid w:val="00684100"/>
    <w:rsid w:val="006847CF"/>
    <w:rsid w:val="00684821"/>
    <w:rsid w:val="006855EE"/>
    <w:rsid w:val="00685BCF"/>
    <w:rsid w:val="00686016"/>
    <w:rsid w:val="00686697"/>
    <w:rsid w:val="006869D4"/>
    <w:rsid w:val="00686C8D"/>
    <w:rsid w:val="00686C98"/>
    <w:rsid w:val="006875E6"/>
    <w:rsid w:val="00687802"/>
    <w:rsid w:val="00687B39"/>
    <w:rsid w:val="00687CB1"/>
    <w:rsid w:val="006904FD"/>
    <w:rsid w:val="00690B1E"/>
    <w:rsid w:val="00690D64"/>
    <w:rsid w:val="00690DDA"/>
    <w:rsid w:val="00690FDE"/>
    <w:rsid w:val="0069105C"/>
    <w:rsid w:val="00692366"/>
    <w:rsid w:val="006926C6"/>
    <w:rsid w:val="00692F78"/>
    <w:rsid w:val="006931F6"/>
    <w:rsid w:val="00693354"/>
    <w:rsid w:val="00693A8B"/>
    <w:rsid w:val="00694036"/>
    <w:rsid w:val="00694359"/>
    <w:rsid w:val="00694FD9"/>
    <w:rsid w:val="0069501B"/>
    <w:rsid w:val="00695773"/>
    <w:rsid w:val="00695EA8"/>
    <w:rsid w:val="0069606D"/>
    <w:rsid w:val="00696349"/>
    <w:rsid w:val="00696E7E"/>
    <w:rsid w:val="00696F8E"/>
    <w:rsid w:val="0069758A"/>
    <w:rsid w:val="00697862"/>
    <w:rsid w:val="00697F6F"/>
    <w:rsid w:val="006A0548"/>
    <w:rsid w:val="006A1AD4"/>
    <w:rsid w:val="006A263B"/>
    <w:rsid w:val="006A2750"/>
    <w:rsid w:val="006A2A36"/>
    <w:rsid w:val="006A2AD4"/>
    <w:rsid w:val="006A2D84"/>
    <w:rsid w:val="006A366F"/>
    <w:rsid w:val="006A3EBE"/>
    <w:rsid w:val="006A5600"/>
    <w:rsid w:val="006A5ACA"/>
    <w:rsid w:val="006A5C25"/>
    <w:rsid w:val="006A6200"/>
    <w:rsid w:val="006A621A"/>
    <w:rsid w:val="006A62A4"/>
    <w:rsid w:val="006A656E"/>
    <w:rsid w:val="006A6A69"/>
    <w:rsid w:val="006A7BB4"/>
    <w:rsid w:val="006A7EA4"/>
    <w:rsid w:val="006A7F69"/>
    <w:rsid w:val="006B0274"/>
    <w:rsid w:val="006B0280"/>
    <w:rsid w:val="006B0573"/>
    <w:rsid w:val="006B0B30"/>
    <w:rsid w:val="006B192B"/>
    <w:rsid w:val="006B1938"/>
    <w:rsid w:val="006B1AA9"/>
    <w:rsid w:val="006B1F87"/>
    <w:rsid w:val="006B24DF"/>
    <w:rsid w:val="006B2A0F"/>
    <w:rsid w:val="006B2FFC"/>
    <w:rsid w:val="006B3CAF"/>
    <w:rsid w:val="006B3DB2"/>
    <w:rsid w:val="006B46DB"/>
    <w:rsid w:val="006B49E2"/>
    <w:rsid w:val="006B50F3"/>
    <w:rsid w:val="006B520E"/>
    <w:rsid w:val="006B5249"/>
    <w:rsid w:val="006B5AC7"/>
    <w:rsid w:val="006B6372"/>
    <w:rsid w:val="006B637E"/>
    <w:rsid w:val="006B68AA"/>
    <w:rsid w:val="006B6F67"/>
    <w:rsid w:val="006B7303"/>
    <w:rsid w:val="006B75D7"/>
    <w:rsid w:val="006B7659"/>
    <w:rsid w:val="006B7984"/>
    <w:rsid w:val="006B79BF"/>
    <w:rsid w:val="006C04CC"/>
    <w:rsid w:val="006C0666"/>
    <w:rsid w:val="006C0976"/>
    <w:rsid w:val="006C0D63"/>
    <w:rsid w:val="006C0E46"/>
    <w:rsid w:val="006C0E6E"/>
    <w:rsid w:val="006C0FA2"/>
    <w:rsid w:val="006C0FFF"/>
    <w:rsid w:val="006C1410"/>
    <w:rsid w:val="006C1857"/>
    <w:rsid w:val="006C1AEF"/>
    <w:rsid w:val="006C27A3"/>
    <w:rsid w:val="006C2AF7"/>
    <w:rsid w:val="006C2CB2"/>
    <w:rsid w:val="006C31A8"/>
    <w:rsid w:val="006C3216"/>
    <w:rsid w:val="006C34E1"/>
    <w:rsid w:val="006C38DD"/>
    <w:rsid w:val="006C4B36"/>
    <w:rsid w:val="006C4DD6"/>
    <w:rsid w:val="006C57F5"/>
    <w:rsid w:val="006C5D2F"/>
    <w:rsid w:val="006C6252"/>
    <w:rsid w:val="006C6C3D"/>
    <w:rsid w:val="006C7F60"/>
    <w:rsid w:val="006D009B"/>
    <w:rsid w:val="006D00FE"/>
    <w:rsid w:val="006D02A9"/>
    <w:rsid w:val="006D074D"/>
    <w:rsid w:val="006D0775"/>
    <w:rsid w:val="006D0D54"/>
    <w:rsid w:val="006D1025"/>
    <w:rsid w:val="006D12FA"/>
    <w:rsid w:val="006D1C22"/>
    <w:rsid w:val="006D256A"/>
    <w:rsid w:val="006D302F"/>
    <w:rsid w:val="006D335C"/>
    <w:rsid w:val="006D35B8"/>
    <w:rsid w:val="006D3C3E"/>
    <w:rsid w:val="006D4126"/>
    <w:rsid w:val="006D455D"/>
    <w:rsid w:val="006D480C"/>
    <w:rsid w:val="006D4DA2"/>
    <w:rsid w:val="006D5369"/>
    <w:rsid w:val="006D594D"/>
    <w:rsid w:val="006D5BC6"/>
    <w:rsid w:val="006D5E8C"/>
    <w:rsid w:val="006D5EF0"/>
    <w:rsid w:val="006D6007"/>
    <w:rsid w:val="006D6750"/>
    <w:rsid w:val="006D7253"/>
    <w:rsid w:val="006D72F3"/>
    <w:rsid w:val="006D74E4"/>
    <w:rsid w:val="006D793B"/>
    <w:rsid w:val="006D7BFA"/>
    <w:rsid w:val="006D7DBC"/>
    <w:rsid w:val="006D7E90"/>
    <w:rsid w:val="006D7FD4"/>
    <w:rsid w:val="006E010F"/>
    <w:rsid w:val="006E0599"/>
    <w:rsid w:val="006E096A"/>
    <w:rsid w:val="006E0AAD"/>
    <w:rsid w:val="006E0CBC"/>
    <w:rsid w:val="006E18B9"/>
    <w:rsid w:val="006E1A82"/>
    <w:rsid w:val="006E22A6"/>
    <w:rsid w:val="006E29A1"/>
    <w:rsid w:val="006E2BD1"/>
    <w:rsid w:val="006E2D0F"/>
    <w:rsid w:val="006E331A"/>
    <w:rsid w:val="006E37E7"/>
    <w:rsid w:val="006E3B87"/>
    <w:rsid w:val="006E3CC0"/>
    <w:rsid w:val="006E3E28"/>
    <w:rsid w:val="006E46AE"/>
    <w:rsid w:val="006E5045"/>
    <w:rsid w:val="006E50D6"/>
    <w:rsid w:val="006E516C"/>
    <w:rsid w:val="006E6362"/>
    <w:rsid w:val="006E6968"/>
    <w:rsid w:val="006E6AC7"/>
    <w:rsid w:val="006E6D64"/>
    <w:rsid w:val="006E6F43"/>
    <w:rsid w:val="006E701C"/>
    <w:rsid w:val="006E76CD"/>
    <w:rsid w:val="006E7C71"/>
    <w:rsid w:val="006F01A2"/>
    <w:rsid w:val="006F0272"/>
    <w:rsid w:val="006F0E18"/>
    <w:rsid w:val="006F1A8E"/>
    <w:rsid w:val="006F1C1B"/>
    <w:rsid w:val="006F1C67"/>
    <w:rsid w:val="006F26CB"/>
    <w:rsid w:val="006F34A8"/>
    <w:rsid w:val="006F37E7"/>
    <w:rsid w:val="006F38B3"/>
    <w:rsid w:val="006F3F5A"/>
    <w:rsid w:val="006F45E7"/>
    <w:rsid w:val="006F4DC2"/>
    <w:rsid w:val="006F4E24"/>
    <w:rsid w:val="006F5543"/>
    <w:rsid w:val="006F5B2C"/>
    <w:rsid w:val="006F5C58"/>
    <w:rsid w:val="006F5CC4"/>
    <w:rsid w:val="006F5E50"/>
    <w:rsid w:val="006F5F6C"/>
    <w:rsid w:val="006F62E5"/>
    <w:rsid w:val="006F6540"/>
    <w:rsid w:val="006F73DD"/>
    <w:rsid w:val="006F7E46"/>
    <w:rsid w:val="007002A8"/>
    <w:rsid w:val="00700707"/>
    <w:rsid w:val="00701671"/>
    <w:rsid w:val="0070177C"/>
    <w:rsid w:val="00701CA9"/>
    <w:rsid w:val="00701E72"/>
    <w:rsid w:val="007021CA"/>
    <w:rsid w:val="007023E2"/>
    <w:rsid w:val="0070240A"/>
    <w:rsid w:val="00702877"/>
    <w:rsid w:val="00702B64"/>
    <w:rsid w:val="00702B94"/>
    <w:rsid w:val="007035B1"/>
    <w:rsid w:val="0070370D"/>
    <w:rsid w:val="007038A8"/>
    <w:rsid w:val="00703E0E"/>
    <w:rsid w:val="0070416A"/>
    <w:rsid w:val="007044D6"/>
    <w:rsid w:val="007049EA"/>
    <w:rsid w:val="007051AF"/>
    <w:rsid w:val="00705406"/>
    <w:rsid w:val="00705855"/>
    <w:rsid w:val="00705891"/>
    <w:rsid w:val="007058FE"/>
    <w:rsid w:val="00705BDF"/>
    <w:rsid w:val="0070674D"/>
    <w:rsid w:val="00706882"/>
    <w:rsid w:val="00706981"/>
    <w:rsid w:val="00706D5E"/>
    <w:rsid w:val="00707175"/>
    <w:rsid w:val="007071B7"/>
    <w:rsid w:val="00707947"/>
    <w:rsid w:val="007104F8"/>
    <w:rsid w:val="00710740"/>
    <w:rsid w:val="00710743"/>
    <w:rsid w:val="00710851"/>
    <w:rsid w:val="00710897"/>
    <w:rsid w:val="00711372"/>
    <w:rsid w:val="007117F0"/>
    <w:rsid w:val="00711A84"/>
    <w:rsid w:val="007124E0"/>
    <w:rsid w:val="007127F4"/>
    <w:rsid w:val="00712DDE"/>
    <w:rsid w:val="007132B7"/>
    <w:rsid w:val="00713AC3"/>
    <w:rsid w:val="00713C06"/>
    <w:rsid w:val="00713C1E"/>
    <w:rsid w:val="00713E3A"/>
    <w:rsid w:val="00714B3C"/>
    <w:rsid w:val="00714B5B"/>
    <w:rsid w:val="00714E12"/>
    <w:rsid w:val="00715DF0"/>
    <w:rsid w:val="00715F26"/>
    <w:rsid w:val="00715FAA"/>
    <w:rsid w:val="007166A9"/>
    <w:rsid w:val="0071687B"/>
    <w:rsid w:val="0071689F"/>
    <w:rsid w:val="00716AB8"/>
    <w:rsid w:val="00716D9A"/>
    <w:rsid w:val="0072037D"/>
    <w:rsid w:val="007208B4"/>
    <w:rsid w:val="00720C7C"/>
    <w:rsid w:val="00721098"/>
    <w:rsid w:val="00721ED8"/>
    <w:rsid w:val="007222C2"/>
    <w:rsid w:val="0072280B"/>
    <w:rsid w:val="00722B14"/>
    <w:rsid w:val="00722C96"/>
    <w:rsid w:val="00723171"/>
    <w:rsid w:val="0072337E"/>
    <w:rsid w:val="00723412"/>
    <w:rsid w:val="007234C3"/>
    <w:rsid w:val="00723654"/>
    <w:rsid w:val="007239C9"/>
    <w:rsid w:val="00723CB1"/>
    <w:rsid w:val="007243A6"/>
    <w:rsid w:val="00724BF2"/>
    <w:rsid w:val="0072571F"/>
    <w:rsid w:val="00725840"/>
    <w:rsid w:val="007258C4"/>
    <w:rsid w:val="00725A59"/>
    <w:rsid w:val="00725B5F"/>
    <w:rsid w:val="00725DCB"/>
    <w:rsid w:val="00725E59"/>
    <w:rsid w:val="00726003"/>
    <w:rsid w:val="00726398"/>
    <w:rsid w:val="00726641"/>
    <w:rsid w:val="00726B10"/>
    <w:rsid w:val="00726ED8"/>
    <w:rsid w:val="007300B8"/>
    <w:rsid w:val="00730D90"/>
    <w:rsid w:val="007311DF"/>
    <w:rsid w:val="007312D1"/>
    <w:rsid w:val="00731C89"/>
    <w:rsid w:val="00732004"/>
    <w:rsid w:val="007326CB"/>
    <w:rsid w:val="00732814"/>
    <w:rsid w:val="00733269"/>
    <w:rsid w:val="00733526"/>
    <w:rsid w:val="007335AC"/>
    <w:rsid w:val="00733885"/>
    <w:rsid w:val="00733DF1"/>
    <w:rsid w:val="00734720"/>
    <w:rsid w:val="0073477F"/>
    <w:rsid w:val="00734C82"/>
    <w:rsid w:val="00734DEE"/>
    <w:rsid w:val="00734F32"/>
    <w:rsid w:val="0073503B"/>
    <w:rsid w:val="007350AB"/>
    <w:rsid w:val="007353AD"/>
    <w:rsid w:val="0073586E"/>
    <w:rsid w:val="00735BDA"/>
    <w:rsid w:val="00735E93"/>
    <w:rsid w:val="007368FA"/>
    <w:rsid w:val="00736AFA"/>
    <w:rsid w:val="00737AD0"/>
    <w:rsid w:val="00737E0D"/>
    <w:rsid w:val="00740650"/>
    <w:rsid w:val="00740682"/>
    <w:rsid w:val="0074086A"/>
    <w:rsid w:val="00740ABE"/>
    <w:rsid w:val="00740D45"/>
    <w:rsid w:val="00740D9C"/>
    <w:rsid w:val="00741274"/>
    <w:rsid w:val="00741275"/>
    <w:rsid w:val="00742074"/>
    <w:rsid w:val="0074264F"/>
    <w:rsid w:val="0074269E"/>
    <w:rsid w:val="007428FD"/>
    <w:rsid w:val="00742FBB"/>
    <w:rsid w:val="007430A9"/>
    <w:rsid w:val="00743263"/>
    <w:rsid w:val="0074389D"/>
    <w:rsid w:val="0074390F"/>
    <w:rsid w:val="007439AA"/>
    <w:rsid w:val="00744109"/>
    <w:rsid w:val="00744B30"/>
    <w:rsid w:val="00745183"/>
    <w:rsid w:val="007454B2"/>
    <w:rsid w:val="00745C7B"/>
    <w:rsid w:val="00746219"/>
    <w:rsid w:val="0074628A"/>
    <w:rsid w:val="0074687A"/>
    <w:rsid w:val="00747435"/>
    <w:rsid w:val="007478C9"/>
    <w:rsid w:val="00747978"/>
    <w:rsid w:val="00747BC1"/>
    <w:rsid w:val="007500A5"/>
    <w:rsid w:val="0075013E"/>
    <w:rsid w:val="00750E07"/>
    <w:rsid w:val="007510A0"/>
    <w:rsid w:val="0075154B"/>
    <w:rsid w:val="00751597"/>
    <w:rsid w:val="007516F8"/>
    <w:rsid w:val="00751B53"/>
    <w:rsid w:val="00751B8C"/>
    <w:rsid w:val="00751FAD"/>
    <w:rsid w:val="0075221A"/>
    <w:rsid w:val="00752908"/>
    <w:rsid w:val="00752DF8"/>
    <w:rsid w:val="00753274"/>
    <w:rsid w:val="0075376F"/>
    <w:rsid w:val="00753C09"/>
    <w:rsid w:val="00753CC6"/>
    <w:rsid w:val="0075400F"/>
    <w:rsid w:val="007543A3"/>
    <w:rsid w:val="007547E5"/>
    <w:rsid w:val="00754A5A"/>
    <w:rsid w:val="00754CEA"/>
    <w:rsid w:val="0075558B"/>
    <w:rsid w:val="00755623"/>
    <w:rsid w:val="007557E3"/>
    <w:rsid w:val="00756088"/>
    <w:rsid w:val="007566F9"/>
    <w:rsid w:val="00756995"/>
    <w:rsid w:val="00756AA5"/>
    <w:rsid w:val="00756E0D"/>
    <w:rsid w:val="00757296"/>
    <w:rsid w:val="007573C1"/>
    <w:rsid w:val="00757432"/>
    <w:rsid w:val="0075754F"/>
    <w:rsid w:val="007576F6"/>
    <w:rsid w:val="0075770F"/>
    <w:rsid w:val="00757BF9"/>
    <w:rsid w:val="00757D52"/>
    <w:rsid w:val="007605C7"/>
    <w:rsid w:val="00760911"/>
    <w:rsid w:val="00761898"/>
    <w:rsid w:val="00761DB1"/>
    <w:rsid w:val="00761DE2"/>
    <w:rsid w:val="00762083"/>
    <w:rsid w:val="0076248A"/>
    <w:rsid w:val="0076288A"/>
    <w:rsid w:val="00763264"/>
    <w:rsid w:val="00763853"/>
    <w:rsid w:val="00763E7E"/>
    <w:rsid w:val="007641F8"/>
    <w:rsid w:val="007642A9"/>
    <w:rsid w:val="00764381"/>
    <w:rsid w:val="007647A8"/>
    <w:rsid w:val="00764979"/>
    <w:rsid w:val="00764CB6"/>
    <w:rsid w:val="007651D7"/>
    <w:rsid w:val="007654D4"/>
    <w:rsid w:val="007659D8"/>
    <w:rsid w:val="00765CE1"/>
    <w:rsid w:val="00765DB7"/>
    <w:rsid w:val="007660F4"/>
    <w:rsid w:val="00766522"/>
    <w:rsid w:val="0076664B"/>
    <w:rsid w:val="007671D5"/>
    <w:rsid w:val="007676A5"/>
    <w:rsid w:val="0076798B"/>
    <w:rsid w:val="00767ABA"/>
    <w:rsid w:val="00767D74"/>
    <w:rsid w:val="00767FE6"/>
    <w:rsid w:val="00770197"/>
    <w:rsid w:val="0077068B"/>
    <w:rsid w:val="00770A03"/>
    <w:rsid w:val="00770D0A"/>
    <w:rsid w:val="0077118C"/>
    <w:rsid w:val="0077120F"/>
    <w:rsid w:val="0077121C"/>
    <w:rsid w:val="007713E9"/>
    <w:rsid w:val="0077153F"/>
    <w:rsid w:val="007717C8"/>
    <w:rsid w:val="00771E51"/>
    <w:rsid w:val="00771FDD"/>
    <w:rsid w:val="007722B0"/>
    <w:rsid w:val="00772B15"/>
    <w:rsid w:val="00772EF0"/>
    <w:rsid w:val="00772F5F"/>
    <w:rsid w:val="007731F6"/>
    <w:rsid w:val="007731FE"/>
    <w:rsid w:val="0077387F"/>
    <w:rsid w:val="007738F0"/>
    <w:rsid w:val="00773932"/>
    <w:rsid w:val="007744DE"/>
    <w:rsid w:val="00774633"/>
    <w:rsid w:val="00774E17"/>
    <w:rsid w:val="00774E51"/>
    <w:rsid w:val="007751B6"/>
    <w:rsid w:val="007759D2"/>
    <w:rsid w:val="00775A4E"/>
    <w:rsid w:val="00775B1D"/>
    <w:rsid w:val="00775D7E"/>
    <w:rsid w:val="00776086"/>
    <w:rsid w:val="0077640D"/>
    <w:rsid w:val="007764C8"/>
    <w:rsid w:val="00776553"/>
    <w:rsid w:val="0077692C"/>
    <w:rsid w:val="00776C92"/>
    <w:rsid w:val="00776FE3"/>
    <w:rsid w:val="00777072"/>
    <w:rsid w:val="0077748F"/>
    <w:rsid w:val="00777C99"/>
    <w:rsid w:val="00777F23"/>
    <w:rsid w:val="00780255"/>
    <w:rsid w:val="00780EB0"/>
    <w:rsid w:val="0078147A"/>
    <w:rsid w:val="0078199A"/>
    <w:rsid w:val="007828FC"/>
    <w:rsid w:val="0078295F"/>
    <w:rsid w:val="00782B30"/>
    <w:rsid w:val="00782B84"/>
    <w:rsid w:val="00783B45"/>
    <w:rsid w:val="00783DD6"/>
    <w:rsid w:val="00783F7B"/>
    <w:rsid w:val="007841E5"/>
    <w:rsid w:val="0078430B"/>
    <w:rsid w:val="007843BC"/>
    <w:rsid w:val="00784887"/>
    <w:rsid w:val="0078489A"/>
    <w:rsid w:val="00784EE5"/>
    <w:rsid w:val="00785089"/>
    <w:rsid w:val="007852CD"/>
    <w:rsid w:val="00785852"/>
    <w:rsid w:val="00786B7A"/>
    <w:rsid w:val="00786C0F"/>
    <w:rsid w:val="00787134"/>
    <w:rsid w:val="007878A9"/>
    <w:rsid w:val="00790351"/>
    <w:rsid w:val="00790607"/>
    <w:rsid w:val="00790AF1"/>
    <w:rsid w:val="00790B3C"/>
    <w:rsid w:val="00790C8B"/>
    <w:rsid w:val="00790F5A"/>
    <w:rsid w:val="00791156"/>
    <w:rsid w:val="00791A79"/>
    <w:rsid w:val="00791EA7"/>
    <w:rsid w:val="007923CC"/>
    <w:rsid w:val="0079345A"/>
    <w:rsid w:val="0079345F"/>
    <w:rsid w:val="00794676"/>
    <w:rsid w:val="00795261"/>
    <w:rsid w:val="00795552"/>
    <w:rsid w:val="00795825"/>
    <w:rsid w:val="0079626F"/>
    <w:rsid w:val="007963BA"/>
    <w:rsid w:val="00796618"/>
    <w:rsid w:val="00796C74"/>
    <w:rsid w:val="007971F3"/>
    <w:rsid w:val="007974BC"/>
    <w:rsid w:val="007A07FC"/>
    <w:rsid w:val="007A0841"/>
    <w:rsid w:val="007A088F"/>
    <w:rsid w:val="007A1586"/>
    <w:rsid w:val="007A1B61"/>
    <w:rsid w:val="007A2307"/>
    <w:rsid w:val="007A2CCF"/>
    <w:rsid w:val="007A3075"/>
    <w:rsid w:val="007A30BC"/>
    <w:rsid w:val="007A3282"/>
    <w:rsid w:val="007A32E1"/>
    <w:rsid w:val="007A3553"/>
    <w:rsid w:val="007A3A61"/>
    <w:rsid w:val="007A4296"/>
    <w:rsid w:val="007A4387"/>
    <w:rsid w:val="007A4441"/>
    <w:rsid w:val="007A466A"/>
    <w:rsid w:val="007A513F"/>
    <w:rsid w:val="007A5D3E"/>
    <w:rsid w:val="007A67DC"/>
    <w:rsid w:val="007A7742"/>
    <w:rsid w:val="007A7874"/>
    <w:rsid w:val="007B0668"/>
    <w:rsid w:val="007B0B70"/>
    <w:rsid w:val="007B0F86"/>
    <w:rsid w:val="007B1558"/>
    <w:rsid w:val="007B1561"/>
    <w:rsid w:val="007B196A"/>
    <w:rsid w:val="007B390F"/>
    <w:rsid w:val="007B4A68"/>
    <w:rsid w:val="007B4AE9"/>
    <w:rsid w:val="007B59CD"/>
    <w:rsid w:val="007B5F73"/>
    <w:rsid w:val="007B5FBB"/>
    <w:rsid w:val="007B5FCB"/>
    <w:rsid w:val="007B6380"/>
    <w:rsid w:val="007B6DF1"/>
    <w:rsid w:val="007B6E70"/>
    <w:rsid w:val="007B7472"/>
    <w:rsid w:val="007B759E"/>
    <w:rsid w:val="007C03EB"/>
    <w:rsid w:val="007C0766"/>
    <w:rsid w:val="007C0937"/>
    <w:rsid w:val="007C10FA"/>
    <w:rsid w:val="007C1990"/>
    <w:rsid w:val="007C1A37"/>
    <w:rsid w:val="007C1DF5"/>
    <w:rsid w:val="007C233A"/>
    <w:rsid w:val="007C2C2A"/>
    <w:rsid w:val="007C2DE0"/>
    <w:rsid w:val="007C2E8F"/>
    <w:rsid w:val="007C34BA"/>
    <w:rsid w:val="007C35B6"/>
    <w:rsid w:val="007C35DD"/>
    <w:rsid w:val="007C36E4"/>
    <w:rsid w:val="007C392E"/>
    <w:rsid w:val="007C3962"/>
    <w:rsid w:val="007C47A0"/>
    <w:rsid w:val="007C48FD"/>
    <w:rsid w:val="007C4F28"/>
    <w:rsid w:val="007C5A86"/>
    <w:rsid w:val="007C5F7F"/>
    <w:rsid w:val="007C6841"/>
    <w:rsid w:val="007C6E9F"/>
    <w:rsid w:val="007C71C8"/>
    <w:rsid w:val="007C78C4"/>
    <w:rsid w:val="007C7AE5"/>
    <w:rsid w:val="007C7FCE"/>
    <w:rsid w:val="007D0030"/>
    <w:rsid w:val="007D0445"/>
    <w:rsid w:val="007D0569"/>
    <w:rsid w:val="007D0638"/>
    <w:rsid w:val="007D0828"/>
    <w:rsid w:val="007D083E"/>
    <w:rsid w:val="007D0BE1"/>
    <w:rsid w:val="007D1EA1"/>
    <w:rsid w:val="007D2194"/>
    <w:rsid w:val="007D22BC"/>
    <w:rsid w:val="007D24A0"/>
    <w:rsid w:val="007D2B91"/>
    <w:rsid w:val="007D2BB7"/>
    <w:rsid w:val="007D2DEE"/>
    <w:rsid w:val="007D31AF"/>
    <w:rsid w:val="007D38CE"/>
    <w:rsid w:val="007D3B65"/>
    <w:rsid w:val="007D3B82"/>
    <w:rsid w:val="007D3E1F"/>
    <w:rsid w:val="007D3F4E"/>
    <w:rsid w:val="007D416F"/>
    <w:rsid w:val="007D4446"/>
    <w:rsid w:val="007D467E"/>
    <w:rsid w:val="007D484E"/>
    <w:rsid w:val="007D4A3D"/>
    <w:rsid w:val="007D4CBF"/>
    <w:rsid w:val="007D50D2"/>
    <w:rsid w:val="007D5126"/>
    <w:rsid w:val="007D59AB"/>
    <w:rsid w:val="007D5AC1"/>
    <w:rsid w:val="007D5AE6"/>
    <w:rsid w:val="007D63DB"/>
    <w:rsid w:val="007D64CA"/>
    <w:rsid w:val="007D652D"/>
    <w:rsid w:val="007D6555"/>
    <w:rsid w:val="007D6BB3"/>
    <w:rsid w:val="007D6F58"/>
    <w:rsid w:val="007D7460"/>
    <w:rsid w:val="007D75E9"/>
    <w:rsid w:val="007E01D6"/>
    <w:rsid w:val="007E01FA"/>
    <w:rsid w:val="007E07CC"/>
    <w:rsid w:val="007E0D50"/>
    <w:rsid w:val="007E0FEE"/>
    <w:rsid w:val="007E1457"/>
    <w:rsid w:val="007E1BBC"/>
    <w:rsid w:val="007E1D23"/>
    <w:rsid w:val="007E200A"/>
    <w:rsid w:val="007E2043"/>
    <w:rsid w:val="007E20BB"/>
    <w:rsid w:val="007E26C1"/>
    <w:rsid w:val="007E2D2B"/>
    <w:rsid w:val="007E3007"/>
    <w:rsid w:val="007E312B"/>
    <w:rsid w:val="007E3455"/>
    <w:rsid w:val="007E36FE"/>
    <w:rsid w:val="007E373C"/>
    <w:rsid w:val="007E424B"/>
    <w:rsid w:val="007E4308"/>
    <w:rsid w:val="007E45B5"/>
    <w:rsid w:val="007E4708"/>
    <w:rsid w:val="007E4B95"/>
    <w:rsid w:val="007E4FD9"/>
    <w:rsid w:val="007E55CA"/>
    <w:rsid w:val="007E57DE"/>
    <w:rsid w:val="007E5994"/>
    <w:rsid w:val="007E6D91"/>
    <w:rsid w:val="007E6E32"/>
    <w:rsid w:val="007E6F9E"/>
    <w:rsid w:val="007E7183"/>
    <w:rsid w:val="007E7284"/>
    <w:rsid w:val="007E7502"/>
    <w:rsid w:val="007E785E"/>
    <w:rsid w:val="007F0465"/>
    <w:rsid w:val="007F05DC"/>
    <w:rsid w:val="007F062B"/>
    <w:rsid w:val="007F17EC"/>
    <w:rsid w:val="007F1B1E"/>
    <w:rsid w:val="007F1EF9"/>
    <w:rsid w:val="007F2546"/>
    <w:rsid w:val="007F29E4"/>
    <w:rsid w:val="007F29E7"/>
    <w:rsid w:val="007F2A12"/>
    <w:rsid w:val="007F2EC0"/>
    <w:rsid w:val="007F31AC"/>
    <w:rsid w:val="007F3B2C"/>
    <w:rsid w:val="007F3D29"/>
    <w:rsid w:val="007F409F"/>
    <w:rsid w:val="007F4208"/>
    <w:rsid w:val="007F4384"/>
    <w:rsid w:val="007F438D"/>
    <w:rsid w:val="007F444F"/>
    <w:rsid w:val="007F49F0"/>
    <w:rsid w:val="007F5286"/>
    <w:rsid w:val="007F52D5"/>
    <w:rsid w:val="007F5A38"/>
    <w:rsid w:val="007F5BDB"/>
    <w:rsid w:val="007F6044"/>
    <w:rsid w:val="007F6101"/>
    <w:rsid w:val="007F7446"/>
    <w:rsid w:val="007F74A6"/>
    <w:rsid w:val="007F74D2"/>
    <w:rsid w:val="007F78B8"/>
    <w:rsid w:val="007F7C44"/>
    <w:rsid w:val="007F7F60"/>
    <w:rsid w:val="008003AB"/>
    <w:rsid w:val="00800433"/>
    <w:rsid w:val="00800C5B"/>
    <w:rsid w:val="00800E4A"/>
    <w:rsid w:val="00801204"/>
    <w:rsid w:val="008027A0"/>
    <w:rsid w:val="008029F7"/>
    <w:rsid w:val="00802B7C"/>
    <w:rsid w:val="008032CD"/>
    <w:rsid w:val="008035CC"/>
    <w:rsid w:val="00804934"/>
    <w:rsid w:val="00804A37"/>
    <w:rsid w:val="00804E21"/>
    <w:rsid w:val="008051BC"/>
    <w:rsid w:val="008053CE"/>
    <w:rsid w:val="008054C3"/>
    <w:rsid w:val="008057DF"/>
    <w:rsid w:val="008062D1"/>
    <w:rsid w:val="0080681A"/>
    <w:rsid w:val="00806DA3"/>
    <w:rsid w:val="00806FE0"/>
    <w:rsid w:val="00807A0B"/>
    <w:rsid w:val="00810959"/>
    <w:rsid w:val="008109B4"/>
    <w:rsid w:val="00810F07"/>
    <w:rsid w:val="0081113F"/>
    <w:rsid w:val="008116C1"/>
    <w:rsid w:val="00811826"/>
    <w:rsid w:val="0081216D"/>
    <w:rsid w:val="0081241D"/>
    <w:rsid w:val="00812522"/>
    <w:rsid w:val="00812672"/>
    <w:rsid w:val="00812798"/>
    <w:rsid w:val="00812C0D"/>
    <w:rsid w:val="00813272"/>
    <w:rsid w:val="0081343A"/>
    <w:rsid w:val="00813869"/>
    <w:rsid w:val="0081399B"/>
    <w:rsid w:val="00813DFA"/>
    <w:rsid w:val="00814218"/>
    <w:rsid w:val="00814451"/>
    <w:rsid w:val="0081494A"/>
    <w:rsid w:val="00815005"/>
    <w:rsid w:val="00815176"/>
    <w:rsid w:val="0081548A"/>
    <w:rsid w:val="00815522"/>
    <w:rsid w:val="008157DF"/>
    <w:rsid w:val="008158E8"/>
    <w:rsid w:val="00815CD5"/>
    <w:rsid w:val="008162C3"/>
    <w:rsid w:val="00816594"/>
    <w:rsid w:val="00816657"/>
    <w:rsid w:val="00816692"/>
    <w:rsid w:val="00816C7F"/>
    <w:rsid w:val="00816EAD"/>
    <w:rsid w:val="00817491"/>
    <w:rsid w:val="008174FC"/>
    <w:rsid w:val="0081798D"/>
    <w:rsid w:val="00820B7C"/>
    <w:rsid w:val="00820E4D"/>
    <w:rsid w:val="00820FBD"/>
    <w:rsid w:val="00821132"/>
    <w:rsid w:val="008215FC"/>
    <w:rsid w:val="008228ED"/>
    <w:rsid w:val="008237AD"/>
    <w:rsid w:val="00823D26"/>
    <w:rsid w:val="00823E4E"/>
    <w:rsid w:val="00824556"/>
    <w:rsid w:val="008255A7"/>
    <w:rsid w:val="00825D0E"/>
    <w:rsid w:val="00826094"/>
    <w:rsid w:val="00826400"/>
    <w:rsid w:val="00826D1D"/>
    <w:rsid w:val="0082707E"/>
    <w:rsid w:val="00827668"/>
    <w:rsid w:val="008279E1"/>
    <w:rsid w:val="008279FC"/>
    <w:rsid w:val="00827BA0"/>
    <w:rsid w:val="00827E75"/>
    <w:rsid w:val="00827FBF"/>
    <w:rsid w:val="008300B3"/>
    <w:rsid w:val="0083010C"/>
    <w:rsid w:val="008301E6"/>
    <w:rsid w:val="00830502"/>
    <w:rsid w:val="00830659"/>
    <w:rsid w:val="00830A80"/>
    <w:rsid w:val="00830F3B"/>
    <w:rsid w:val="008312C8"/>
    <w:rsid w:val="008317F1"/>
    <w:rsid w:val="0083212D"/>
    <w:rsid w:val="008321BA"/>
    <w:rsid w:val="008321C6"/>
    <w:rsid w:val="00832591"/>
    <w:rsid w:val="00833273"/>
    <w:rsid w:val="0083342C"/>
    <w:rsid w:val="008336CA"/>
    <w:rsid w:val="00833934"/>
    <w:rsid w:val="00833C1E"/>
    <w:rsid w:val="00833E80"/>
    <w:rsid w:val="00834EA9"/>
    <w:rsid w:val="008355CA"/>
    <w:rsid w:val="0083574B"/>
    <w:rsid w:val="00835E53"/>
    <w:rsid w:val="00835E82"/>
    <w:rsid w:val="00835EF8"/>
    <w:rsid w:val="00836289"/>
    <w:rsid w:val="00836334"/>
    <w:rsid w:val="00837285"/>
    <w:rsid w:val="00837844"/>
    <w:rsid w:val="008378EB"/>
    <w:rsid w:val="00840433"/>
    <w:rsid w:val="0084077C"/>
    <w:rsid w:val="00840B9D"/>
    <w:rsid w:val="00840BC8"/>
    <w:rsid w:val="00840D93"/>
    <w:rsid w:val="00841567"/>
    <w:rsid w:val="0084196F"/>
    <w:rsid w:val="00841D56"/>
    <w:rsid w:val="00841D95"/>
    <w:rsid w:val="0084284A"/>
    <w:rsid w:val="00842D19"/>
    <w:rsid w:val="00842FBB"/>
    <w:rsid w:val="008433B6"/>
    <w:rsid w:val="008434DE"/>
    <w:rsid w:val="00843576"/>
    <w:rsid w:val="00843BFC"/>
    <w:rsid w:val="0084403E"/>
    <w:rsid w:val="008442B8"/>
    <w:rsid w:val="00844891"/>
    <w:rsid w:val="008449F4"/>
    <w:rsid w:val="00844B42"/>
    <w:rsid w:val="00844CA9"/>
    <w:rsid w:val="008458CC"/>
    <w:rsid w:val="008463CA"/>
    <w:rsid w:val="008463F4"/>
    <w:rsid w:val="00846460"/>
    <w:rsid w:val="008464E6"/>
    <w:rsid w:val="0084666F"/>
    <w:rsid w:val="00846B53"/>
    <w:rsid w:val="0084777F"/>
    <w:rsid w:val="00847842"/>
    <w:rsid w:val="008479C2"/>
    <w:rsid w:val="00847D77"/>
    <w:rsid w:val="0085029D"/>
    <w:rsid w:val="00850DB4"/>
    <w:rsid w:val="008512E6"/>
    <w:rsid w:val="00852019"/>
    <w:rsid w:val="008520D1"/>
    <w:rsid w:val="008528DD"/>
    <w:rsid w:val="00852A5C"/>
    <w:rsid w:val="00852D13"/>
    <w:rsid w:val="00852E40"/>
    <w:rsid w:val="0085302C"/>
    <w:rsid w:val="00853204"/>
    <w:rsid w:val="00853E8F"/>
    <w:rsid w:val="008540F0"/>
    <w:rsid w:val="00854160"/>
    <w:rsid w:val="00854198"/>
    <w:rsid w:val="008541D6"/>
    <w:rsid w:val="00854288"/>
    <w:rsid w:val="008546CF"/>
    <w:rsid w:val="00854B51"/>
    <w:rsid w:val="00854D80"/>
    <w:rsid w:val="0085511C"/>
    <w:rsid w:val="00855473"/>
    <w:rsid w:val="0085614A"/>
    <w:rsid w:val="008564F3"/>
    <w:rsid w:val="00856C62"/>
    <w:rsid w:val="00856F4D"/>
    <w:rsid w:val="0085787D"/>
    <w:rsid w:val="00857C47"/>
    <w:rsid w:val="00860C1C"/>
    <w:rsid w:val="00860CC3"/>
    <w:rsid w:val="008610AE"/>
    <w:rsid w:val="00861B33"/>
    <w:rsid w:val="00861D8B"/>
    <w:rsid w:val="00862054"/>
    <w:rsid w:val="008620D1"/>
    <w:rsid w:val="008625CE"/>
    <w:rsid w:val="008626CE"/>
    <w:rsid w:val="008629AE"/>
    <w:rsid w:val="00862FA1"/>
    <w:rsid w:val="008631CF"/>
    <w:rsid w:val="00863325"/>
    <w:rsid w:val="008635CB"/>
    <w:rsid w:val="00863A97"/>
    <w:rsid w:val="00863D3E"/>
    <w:rsid w:val="0086400D"/>
    <w:rsid w:val="00864605"/>
    <w:rsid w:val="00864770"/>
    <w:rsid w:val="00864992"/>
    <w:rsid w:val="00864B50"/>
    <w:rsid w:val="00864C35"/>
    <w:rsid w:val="008653EE"/>
    <w:rsid w:val="0086553A"/>
    <w:rsid w:val="00865550"/>
    <w:rsid w:val="00865BAB"/>
    <w:rsid w:val="0086632B"/>
    <w:rsid w:val="00866423"/>
    <w:rsid w:val="008665D3"/>
    <w:rsid w:val="00866B85"/>
    <w:rsid w:val="00866BDD"/>
    <w:rsid w:val="008674F1"/>
    <w:rsid w:val="00867656"/>
    <w:rsid w:val="00867D6A"/>
    <w:rsid w:val="008700DC"/>
    <w:rsid w:val="008701E2"/>
    <w:rsid w:val="00870520"/>
    <w:rsid w:val="00870CA9"/>
    <w:rsid w:val="00870DCB"/>
    <w:rsid w:val="0087169B"/>
    <w:rsid w:val="00871C29"/>
    <w:rsid w:val="00871E33"/>
    <w:rsid w:val="00872174"/>
    <w:rsid w:val="00872B80"/>
    <w:rsid w:val="00872FC0"/>
    <w:rsid w:val="00873029"/>
    <w:rsid w:val="00873349"/>
    <w:rsid w:val="00873462"/>
    <w:rsid w:val="00873575"/>
    <w:rsid w:val="008737E5"/>
    <w:rsid w:val="00873FED"/>
    <w:rsid w:val="00874286"/>
    <w:rsid w:val="0087543A"/>
    <w:rsid w:val="00875AF2"/>
    <w:rsid w:val="0087627A"/>
    <w:rsid w:val="0087636A"/>
    <w:rsid w:val="00877184"/>
    <w:rsid w:val="0087722F"/>
    <w:rsid w:val="0087772E"/>
    <w:rsid w:val="00877C20"/>
    <w:rsid w:val="00877D2C"/>
    <w:rsid w:val="00880438"/>
    <w:rsid w:val="0088089D"/>
    <w:rsid w:val="00880ADF"/>
    <w:rsid w:val="0088121B"/>
    <w:rsid w:val="00881433"/>
    <w:rsid w:val="00881583"/>
    <w:rsid w:val="00881F3F"/>
    <w:rsid w:val="008820A7"/>
    <w:rsid w:val="00882B60"/>
    <w:rsid w:val="00883BAE"/>
    <w:rsid w:val="00883D99"/>
    <w:rsid w:val="0088404C"/>
    <w:rsid w:val="008841F1"/>
    <w:rsid w:val="0088434A"/>
    <w:rsid w:val="00884A8D"/>
    <w:rsid w:val="00884B6A"/>
    <w:rsid w:val="0088559F"/>
    <w:rsid w:val="00885733"/>
    <w:rsid w:val="008857A3"/>
    <w:rsid w:val="00885DD9"/>
    <w:rsid w:val="00886EB4"/>
    <w:rsid w:val="00886EE2"/>
    <w:rsid w:val="00886EF0"/>
    <w:rsid w:val="00886F04"/>
    <w:rsid w:val="00887226"/>
    <w:rsid w:val="00887309"/>
    <w:rsid w:val="00887BC2"/>
    <w:rsid w:val="00887BFC"/>
    <w:rsid w:val="00887DF9"/>
    <w:rsid w:val="00890270"/>
    <w:rsid w:val="008903DD"/>
    <w:rsid w:val="00890533"/>
    <w:rsid w:val="00890CAB"/>
    <w:rsid w:val="008910F8"/>
    <w:rsid w:val="00891738"/>
    <w:rsid w:val="00891C11"/>
    <w:rsid w:val="00891C89"/>
    <w:rsid w:val="00891F08"/>
    <w:rsid w:val="0089272A"/>
    <w:rsid w:val="00892CC0"/>
    <w:rsid w:val="00892F9F"/>
    <w:rsid w:val="0089316E"/>
    <w:rsid w:val="00893434"/>
    <w:rsid w:val="00893C53"/>
    <w:rsid w:val="00893EFF"/>
    <w:rsid w:val="008942F7"/>
    <w:rsid w:val="00894B52"/>
    <w:rsid w:val="00894D7A"/>
    <w:rsid w:val="00894E60"/>
    <w:rsid w:val="008951E0"/>
    <w:rsid w:val="0089521C"/>
    <w:rsid w:val="0089592F"/>
    <w:rsid w:val="0089594B"/>
    <w:rsid w:val="00895B89"/>
    <w:rsid w:val="00896457"/>
    <w:rsid w:val="008969C1"/>
    <w:rsid w:val="00897640"/>
    <w:rsid w:val="008977B9"/>
    <w:rsid w:val="008977E6"/>
    <w:rsid w:val="008979D6"/>
    <w:rsid w:val="00897E4D"/>
    <w:rsid w:val="008A04FB"/>
    <w:rsid w:val="008A056D"/>
    <w:rsid w:val="008A06A4"/>
    <w:rsid w:val="008A06C6"/>
    <w:rsid w:val="008A074E"/>
    <w:rsid w:val="008A0D88"/>
    <w:rsid w:val="008A17C1"/>
    <w:rsid w:val="008A1DE2"/>
    <w:rsid w:val="008A1F30"/>
    <w:rsid w:val="008A22B0"/>
    <w:rsid w:val="008A257E"/>
    <w:rsid w:val="008A2873"/>
    <w:rsid w:val="008A2A44"/>
    <w:rsid w:val="008A2C4B"/>
    <w:rsid w:val="008A2CA6"/>
    <w:rsid w:val="008A3B49"/>
    <w:rsid w:val="008A41BE"/>
    <w:rsid w:val="008A4FAA"/>
    <w:rsid w:val="008A5064"/>
    <w:rsid w:val="008A5384"/>
    <w:rsid w:val="008A5425"/>
    <w:rsid w:val="008A5AD1"/>
    <w:rsid w:val="008A5E55"/>
    <w:rsid w:val="008A6301"/>
    <w:rsid w:val="008A677E"/>
    <w:rsid w:val="008A6A3F"/>
    <w:rsid w:val="008A779A"/>
    <w:rsid w:val="008A7A0B"/>
    <w:rsid w:val="008A7F72"/>
    <w:rsid w:val="008B0BB3"/>
    <w:rsid w:val="008B0C4D"/>
    <w:rsid w:val="008B134C"/>
    <w:rsid w:val="008B1786"/>
    <w:rsid w:val="008B1B54"/>
    <w:rsid w:val="008B2173"/>
    <w:rsid w:val="008B2BA6"/>
    <w:rsid w:val="008B2D3E"/>
    <w:rsid w:val="008B2F52"/>
    <w:rsid w:val="008B30C4"/>
    <w:rsid w:val="008B31B8"/>
    <w:rsid w:val="008B339E"/>
    <w:rsid w:val="008B3BEA"/>
    <w:rsid w:val="008B3FB8"/>
    <w:rsid w:val="008B4358"/>
    <w:rsid w:val="008B480C"/>
    <w:rsid w:val="008B4BB8"/>
    <w:rsid w:val="008B4D24"/>
    <w:rsid w:val="008B4E82"/>
    <w:rsid w:val="008B554C"/>
    <w:rsid w:val="008B5BD7"/>
    <w:rsid w:val="008B70B9"/>
    <w:rsid w:val="008B74DD"/>
    <w:rsid w:val="008B771C"/>
    <w:rsid w:val="008B7974"/>
    <w:rsid w:val="008B7E50"/>
    <w:rsid w:val="008B7F61"/>
    <w:rsid w:val="008B7FC0"/>
    <w:rsid w:val="008C0100"/>
    <w:rsid w:val="008C0286"/>
    <w:rsid w:val="008C037B"/>
    <w:rsid w:val="008C073E"/>
    <w:rsid w:val="008C09B3"/>
    <w:rsid w:val="008C11C6"/>
    <w:rsid w:val="008C11C8"/>
    <w:rsid w:val="008C13B2"/>
    <w:rsid w:val="008C18BB"/>
    <w:rsid w:val="008C20E5"/>
    <w:rsid w:val="008C23E6"/>
    <w:rsid w:val="008C27F7"/>
    <w:rsid w:val="008C2878"/>
    <w:rsid w:val="008C2F11"/>
    <w:rsid w:val="008C3A27"/>
    <w:rsid w:val="008C3C97"/>
    <w:rsid w:val="008C44EF"/>
    <w:rsid w:val="008C4604"/>
    <w:rsid w:val="008C48A4"/>
    <w:rsid w:val="008C4CA4"/>
    <w:rsid w:val="008C4DFD"/>
    <w:rsid w:val="008C506D"/>
    <w:rsid w:val="008C5235"/>
    <w:rsid w:val="008C53CE"/>
    <w:rsid w:val="008C57F2"/>
    <w:rsid w:val="008C5BF3"/>
    <w:rsid w:val="008C693E"/>
    <w:rsid w:val="008C6BA3"/>
    <w:rsid w:val="008C6DB9"/>
    <w:rsid w:val="008C6E2F"/>
    <w:rsid w:val="008C72A4"/>
    <w:rsid w:val="008C77E6"/>
    <w:rsid w:val="008C7AF8"/>
    <w:rsid w:val="008C7E25"/>
    <w:rsid w:val="008C7FBE"/>
    <w:rsid w:val="008D05F4"/>
    <w:rsid w:val="008D0805"/>
    <w:rsid w:val="008D0F65"/>
    <w:rsid w:val="008D11D3"/>
    <w:rsid w:val="008D13FC"/>
    <w:rsid w:val="008D1DAA"/>
    <w:rsid w:val="008D21D7"/>
    <w:rsid w:val="008D2F87"/>
    <w:rsid w:val="008D3063"/>
    <w:rsid w:val="008D36FE"/>
    <w:rsid w:val="008D39B7"/>
    <w:rsid w:val="008D3A94"/>
    <w:rsid w:val="008D3E0B"/>
    <w:rsid w:val="008D507C"/>
    <w:rsid w:val="008D5580"/>
    <w:rsid w:val="008D56D4"/>
    <w:rsid w:val="008D5EB4"/>
    <w:rsid w:val="008D66E9"/>
    <w:rsid w:val="008D6703"/>
    <w:rsid w:val="008D692F"/>
    <w:rsid w:val="008D6EFD"/>
    <w:rsid w:val="008D6FFE"/>
    <w:rsid w:val="008D7796"/>
    <w:rsid w:val="008D7E74"/>
    <w:rsid w:val="008E0176"/>
    <w:rsid w:val="008E0A88"/>
    <w:rsid w:val="008E10A4"/>
    <w:rsid w:val="008E1160"/>
    <w:rsid w:val="008E1288"/>
    <w:rsid w:val="008E1975"/>
    <w:rsid w:val="008E1CC9"/>
    <w:rsid w:val="008E1CF9"/>
    <w:rsid w:val="008E1E2D"/>
    <w:rsid w:val="008E2336"/>
    <w:rsid w:val="008E2364"/>
    <w:rsid w:val="008E237D"/>
    <w:rsid w:val="008E24D7"/>
    <w:rsid w:val="008E2596"/>
    <w:rsid w:val="008E30E2"/>
    <w:rsid w:val="008E3255"/>
    <w:rsid w:val="008E3C15"/>
    <w:rsid w:val="008E4432"/>
    <w:rsid w:val="008E4760"/>
    <w:rsid w:val="008E4A0D"/>
    <w:rsid w:val="008E4A27"/>
    <w:rsid w:val="008E4ABA"/>
    <w:rsid w:val="008E4B28"/>
    <w:rsid w:val="008E4C8B"/>
    <w:rsid w:val="008E4C93"/>
    <w:rsid w:val="008E51B6"/>
    <w:rsid w:val="008E57A3"/>
    <w:rsid w:val="008E5D0B"/>
    <w:rsid w:val="008E5E89"/>
    <w:rsid w:val="008E5FF4"/>
    <w:rsid w:val="008E6927"/>
    <w:rsid w:val="008E6B39"/>
    <w:rsid w:val="008E6B92"/>
    <w:rsid w:val="008E7607"/>
    <w:rsid w:val="008E7933"/>
    <w:rsid w:val="008E7A3E"/>
    <w:rsid w:val="008E7AC0"/>
    <w:rsid w:val="008E7FBF"/>
    <w:rsid w:val="008F0139"/>
    <w:rsid w:val="008F0691"/>
    <w:rsid w:val="008F084C"/>
    <w:rsid w:val="008F1600"/>
    <w:rsid w:val="008F1660"/>
    <w:rsid w:val="008F16B3"/>
    <w:rsid w:val="008F18CA"/>
    <w:rsid w:val="008F19FA"/>
    <w:rsid w:val="008F1BAC"/>
    <w:rsid w:val="008F1E14"/>
    <w:rsid w:val="008F1F67"/>
    <w:rsid w:val="008F1FB9"/>
    <w:rsid w:val="008F2216"/>
    <w:rsid w:val="008F2B7C"/>
    <w:rsid w:val="008F2C36"/>
    <w:rsid w:val="008F37BE"/>
    <w:rsid w:val="008F3AE2"/>
    <w:rsid w:val="008F4865"/>
    <w:rsid w:val="008F492A"/>
    <w:rsid w:val="008F4A02"/>
    <w:rsid w:val="008F4AC1"/>
    <w:rsid w:val="008F5269"/>
    <w:rsid w:val="008F5D76"/>
    <w:rsid w:val="008F6A95"/>
    <w:rsid w:val="008F7129"/>
    <w:rsid w:val="008F7643"/>
    <w:rsid w:val="008F78F6"/>
    <w:rsid w:val="008F7C9D"/>
    <w:rsid w:val="008F7D0C"/>
    <w:rsid w:val="008F7DB3"/>
    <w:rsid w:val="008F7EC6"/>
    <w:rsid w:val="00900395"/>
    <w:rsid w:val="0090042D"/>
    <w:rsid w:val="00900470"/>
    <w:rsid w:val="009013A7"/>
    <w:rsid w:val="009016C9"/>
    <w:rsid w:val="009017B2"/>
    <w:rsid w:val="00901A60"/>
    <w:rsid w:val="00901BCE"/>
    <w:rsid w:val="00902DDD"/>
    <w:rsid w:val="00903C84"/>
    <w:rsid w:val="00903EA1"/>
    <w:rsid w:val="00904180"/>
    <w:rsid w:val="009041B1"/>
    <w:rsid w:val="00904555"/>
    <w:rsid w:val="0090457C"/>
    <w:rsid w:val="00904CB5"/>
    <w:rsid w:val="00904E2F"/>
    <w:rsid w:val="009051EB"/>
    <w:rsid w:val="009053B5"/>
    <w:rsid w:val="0090596D"/>
    <w:rsid w:val="00905A7F"/>
    <w:rsid w:val="00905DC5"/>
    <w:rsid w:val="009066BC"/>
    <w:rsid w:val="00907088"/>
    <w:rsid w:val="009071F0"/>
    <w:rsid w:val="009076FC"/>
    <w:rsid w:val="009079B3"/>
    <w:rsid w:val="00910139"/>
    <w:rsid w:val="00910482"/>
    <w:rsid w:val="009109C1"/>
    <w:rsid w:val="009114FF"/>
    <w:rsid w:val="0091150A"/>
    <w:rsid w:val="00911649"/>
    <w:rsid w:val="00911713"/>
    <w:rsid w:val="009119CF"/>
    <w:rsid w:val="00911C6B"/>
    <w:rsid w:val="00911D76"/>
    <w:rsid w:val="00911EC4"/>
    <w:rsid w:val="00912072"/>
    <w:rsid w:val="0091211C"/>
    <w:rsid w:val="00912B7B"/>
    <w:rsid w:val="00912CC8"/>
    <w:rsid w:val="009132AD"/>
    <w:rsid w:val="009136BA"/>
    <w:rsid w:val="009139FA"/>
    <w:rsid w:val="00913AEF"/>
    <w:rsid w:val="0091491B"/>
    <w:rsid w:val="00914952"/>
    <w:rsid w:val="00914994"/>
    <w:rsid w:val="00914BA3"/>
    <w:rsid w:val="00914DB3"/>
    <w:rsid w:val="00915031"/>
    <w:rsid w:val="0091553E"/>
    <w:rsid w:val="009155F1"/>
    <w:rsid w:val="009157ED"/>
    <w:rsid w:val="00915889"/>
    <w:rsid w:val="00915C75"/>
    <w:rsid w:val="00915F15"/>
    <w:rsid w:val="0091602F"/>
    <w:rsid w:val="00916512"/>
    <w:rsid w:val="00916671"/>
    <w:rsid w:val="00916C66"/>
    <w:rsid w:val="00917399"/>
    <w:rsid w:val="009204F1"/>
    <w:rsid w:val="00920998"/>
    <w:rsid w:val="009209E1"/>
    <w:rsid w:val="00920AAC"/>
    <w:rsid w:val="00920E27"/>
    <w:rsid w:val="0092156B"/>
    <w:rsid w:val="00921D74"/>
    <w:rsid w:val="0092268D"/>
    <w:rsid w:val="009229A2"/>
    <w:rsid w:val="00922E5F"/>
    <w:rsid w:val="00922F88"/>
    <w:rsid w:val="009231FC"/>
    <w:rsid w:val="00923270"/>
    <w:rsid w:val="0092337A"/>
    <w:rsid w:val="00923604"/>
    <w:rsid w:val="009238D1"/>
    <w:rsid w:val="0092417B"/>
    <w:rsid w:val="00924CF8"/>
    <w:rsid w:val="00924F3F"/>
    <w:rsid w:val="0092510A"/>
    <w:rsid w:val="0092573B"/>
    <w:rsid w:val="009257B1"/>
    <w:rsid w:val="00926371"/>
    <w:rsid w:val="0092646A"/>
    <w:rsid w:val="00927462"/>
    <w:rsid w:val="009278C7"/>
    <w:rsid w:val="009302BC"/>
    <w:rsid w:val="0093073F"/>
    <w:rsid w:val="00930BA1"/>
    <w:rsid w:val="00930DA6"/>
    <w:rsid w:val="00930E0E"/>
    <w:rsid w:val="009310D2"/>
    <w:rsid w:val="009315B2"/>
    <w:rsid w:val="00931749"/>
    <w:rsid w:val="00931D17"/>
    <w:rsid w:val="00931F2E"/>
    <w:rsid w:val="00932590"/>
    <w:rsid w:val="00932AD1"/>
    <w:rsid w:val="009331DF"/>
    <w:rsid w:val="009332A7"/>
    <w:rsid w:val="00933357"/>
    <w:rsid w:val="009333BE"/>
    <w:rsid w:val="00933CBB"/>
    <w:rsid w:val="00933CE6"/>
    <w:rsid w:val="0093425F"/>
    <w:rsid w:val="009344F9"/>
    <w:rsid w:val="009349F4"/>
    <w:rsid w:val="00935285"/>
    <w:rsid w:val="009358FA"/>
    <w:rsid w:val="00935E56"/>
    <w:rsid w:val="00936005"/>
    <w:rsid w:val="0093644C"/>
    <w:rsid w:val="00936798"/>
    <w:rsid w:val="00936873"/>
    <w:rsid w:val="00936B42"/>
    <w:rsid w:val="00936BF9"/>
    <w:rsid w:val="00936CB4"/>
    <w:rsid w:val="00936D65"/>
    <w:rsid w:val="00937389"/>
    <w:rsid w:val="00937497"/>
    <w:rsid w:val="00937AEB"/>
    <w:rsid w:val="00940257"/>
    <w:rsid w:val="0094101A"/>
    <w:rsid w:val="00941105"/>
    <w:rsid w:val="009414CB"/>
    <w:rsid w:val="009415A7"/>
    <w:rsid w:val="009415CC"/>
    <w:rsid w:val="00941AED"/>
    <w:rsid w:val="00942DB2"/>
    <w:rsid w:val="009431A2"/>
    <w:rsid w:val="009434EE"/>
    <w:rsid w:val="0094372E"/>
    <w:rsid w:val="00943D64"/>
    <w:rsid w:val="00943DA7"/>
    <w:rsid w:val="009442A8"/>
    <w:rsid w:val="009445CB"/>
    <w:rsid w:val="009448A6"/>
    <w:rsid w:val="0094498F"/>
    <w:rsid w:val="00944FCC"/>
    <w:rsid w:val="0094551D"/>
    <w:rsid w:val="009455F2"/>
    <w:rsid w:val="00945A15"/>
    <w:rsid w:val="00946071"/>
    <w:rsid w:val="00946420"/>
    <w:rsid w:val="0094644B"/>
    <w:rsid w:val="0094645D"/>
    <w:rsid w:val="009466FD"/>
    <w:rsid w:val="0094689B"/>
    <w:rsid w:val="009471DB"/>
    <w:rsid w:val="00947F85"/>
    <w:rsid w:val="0095003E"/>
    <w:rsid w:val="009508AB"/>
    <w:rsid w:val="00950943"/>
    <w:rsid w:val="00951AA6"/>
    <w:rsid w:val="0095222F"/>
    <w:rsid w:val="009525E0"/>
    <w:rsid w:val="00952B8E"/>
    <w:rsid w:val="00952CDA"/>
    <w:rsid w:val="009532EC"/>
    <w:rsid w:val="00953424"/>
    <w:rsid w:val="00953605"/>
    <w:rsid w:val="0095363B"/>
    <w:rsid w:val="00953910"/>
    <w:rsid w:val="00953AC5"/>
    <w:rsid w:val="00953B57"/>
    <w:rsid w:val="00953CE3"/>
    <w:rsid w:val="00953E2C"/>
    <w:rsid w:val="00954CBB"/>
    <w:rsid w:val="00956944"/>
    <w:rsid w:val="00957316"/>
    <w:rsid w:val="009576EB"/>
    <w:rsid w:val="00957976"/>
    <w:rsid w:val="00957BC4"/>
    <w:rsid w:val="00957BEE"/>
    <w:rsid w:val="00957C86"/>
    <w:rsid w:val="00960A8A"/>
    <w:rsid w:val="00960CED"/>
    <w:rsid w:val="0096102B"/>
    <w:rsid w:val="009612E7"/>
    <w:rsid w:val="00961867"/>
    <w:rsid w:val="00961A2A"/>
    <w:rsid w:val="00962148"/>
    <w:rsid w:val="009623D5"/>
    <w:rsid w:val="0096279A"/>
    <w:rsid w:val="00962A6E"/>
    <w:rsid w:val="00962C64"/>
    <w:rsid w:val="00962C67"/>
    <w:rsid w:val="00962C73"/>
    <w:rsid w:val="00962E62"/>
    <w:rsid w:val="009630DE"/>
    <w:rsid w:val="009631EF"/>
    <w:rsid w:val="00963331"/>
    <w:rsid w:val="009637AF"/>
    <w:rsid w:val="00963873"/>
    <w:rsid w:val="00963893"/>
    <w:rsid w:val="0096422A"/>
    <w:rsid w:val="00964280"/>
    <w:rsid w:val="0096466A"/>
    <w:rsid w:val="009652D5"/>
    <w:rsid w:val="009655F9"/>
    <w:rsid w:val="00965918"/>
    <w:rsid w:val="00965D3F"/>
    <w:rsid w:val="0096602D"/>
    <w:rsid w:val="00966084"/>
    <w:rsid w:val="00966485"/>
    <w:rsid w:val="00966B33"/>
    <w:rsid w:val="00967066"/>
    <w:rsid w:val="00967677"/>
    <w:rsid w:val="00967689"/>
    <w:rsid w:val="009701E2"/>
    <w:rsid w:val="00970891"/>
    <w:rsid w:val="009710F6"/>
    <w:rsid w:val="0097149C"/>
    <w:rsid w:val="00971F5B"/>
    <w:rsid w:val="00972C69"/>
    <w:rsid w:val="00973CD7"/>
    <w:rsid w:val="0097436F"/>
    <w:rsid w:val="00974AF9"/>
    <w:rsid w:val="00974C3B"/>
    <w:rsid w:val="0097537B"/>
    <w:rsid w:val="009754C3"/>
    <w:rsid w:val="00975782"/>
    <w:rsid w:val="00975DB6"/>
    <w:rsid w:val="00976A7E"/>
    <w:rsid w:val="00977592"/>
    <w:rsid w:val="00980130"/>
    <w:rsid w:val="00980229"/>
    <w:rsid w:val="00980305"/>
    <w:rsid w:val="0098033C"/>
    <w:rsid w:val="009806EE"/>
    <w:rsid w:val="00980906"/>
    <w:rsid w:val="00980916"/>
    <w:rsid w:val="00980E72"/>
    <w:rsid w:val="00981272"/>
    <w:rsid w:val="009815E0"/>
    <w:rsid w:val="009817A7"/>
    <w:rsid w:val="00981883"/>
    <w:rsid w:val="00981CF5"/>
    <w:rsid w:val="00982007"/>
    <w:rsid w:val="009820F4"/>
    <w:rsid w:val="009823C5"/>
    <w:rsid w:val="00982EC8"/>
    <w:rsid w:val="00982ECD"/>
    <w:rsid w:val="00983BB3"/>
    <w:rsid w:val="00984061"/>
    <w:rsid w:val="0098470B"/>
    <w:rsid w:val="00984C95"/>
    <w:rsid w:val="009850BE"/>
    <w:rsid w:val="009854DF"/>
    <w:rsid w:val="009856C4"/>
    <w:rsid w:val="009856CD"/>
    <w:rsid w:val="009866FC"/>
    <w:rsid w:val="0098695E"/>
    <w:rsid w:val="00986A22"/>
    <w:rsid w:val="0098709A"/>
    <w:rsid w:val="0098738A"/>
    <w:rsid w:val="00987557"/>
    <w:rsid w:val="00990198"/>
    <w:rsid w:val="0099038C"/>
    <w:rsid w:val="0099058C"/>
    <w:rsid w:val="00990FBE"/>
    <w:rsid w:val="0099197C"/>
    <w:rsid w:val="00991ABF"/>
    <w:rsid w:val="00991E29"/>
    <w:rsid w:val="00991FE4"/>
    <w:rsid w:val="00992089"/>
    <w:rsid w:val="009923F0"/>
    <w:rsid w:val="00992953"/>
    <w:rsid w:val="009932AE"/>
    <w:rsid w:val="00993A92"/>
    <w:rsid w:val="00993EA4"/>
    <w:rsid w:val="00993F61"/>
    <w:rsid w:val="009940F7"/>
    <w:rsid w:val="00994A04"/>
    <w:rsid w:val="00994A2C"/>
    <w:rsid w:val="00994CED"/>
    <w:rsid w:val="00995028"/>
    <w:rsid w:val="00995127"/>
    <w:rsid w:val="00995574"/>
    <w:rsid w:val="009956CB"/>
    <w:rsid w:val="00995CF9"/>
    <w:rsid w:val="0099662D"/>
    <w:rsid w:val="00997205"/>
    <w:rsid w:val="00997323"/>
    <w:rsid w:val="00997400"/>
    <w:rsid w:val="00997A8E"/>
    <w:rsid w:val="00997CFE"/>
    <w:rsid w:val="00997D70"/>
    <w:rsid w:val="00997E1F"/>
    <w:rsid w:val="00997E5E"/>
    <w:rsid w:val="009A007B"/>
    <w:rsid w:val="009A059A"/>
    <w:rsid w:val="009A05C0"/>
    <w:rsid w:val="009A089C"/>
    <w:rsid w:val="009A08BD"/>
    <w:rsid w:val="009A0B11"/>
    <w:rsid w:val="009A0C70"/>
    <w:rsid w:val="009A1553"/>
    <w:rsid w:val="009A169E"/>
    <w:rsid w:val="009A17ED"/>
    <w:rsid w:val="009A1C1E"/>
    <w:rsid w:val="009A1D89"/>
    <w:rsid w:val="009A224B"/>
    <w:rsid w:val="009A32DD"/>
    <w:rsid w:val="009A3E92"/>
    <w:rsid w:val="009A4162"/>
    <w:rsid w:val="009A41F1"/>
    <w:rsid w:val="009A4634"/>
    <w:rsid w:val="009A4657"/>
    <w:rsid w:val="009A4AAE"/>
    <w:rsid w:val="009A5216"/>
    <w:rsid w:val="009A5343"/>
    <w:rsid w:val="009A60D0"/>
    <w:rsid w:val="009A629E"/>
    <w:rsid w:val="009A635D"/>
    <w:rsid w:val="009A6620"/>
    <w:rsid w:val="009A7197"/>
    <w:rsid w:val="009A75C5"/>
    <w:rsid w:val="009A7827"/>
    <w:rsid w:val="009A7852"/>
    <w:rsid w:val="009A7A4F"/>
    <w:rsid w:val="009A7C6D"/>
    <w:rsid w:val="009A7EEF"/>
    <w:rsid w:val="009B0382"/>
    <w:rsid w:val="009B0AE4"/>
    <w:rsid w:val="009B0D13"/>
    <w:rsid w:val="009B0DEB"/>
    <w:rsid w:val="009B0E06"/>
    <w:rsid w:val="009B0F52"/>
    <w:rsid w:val="009B119E"/>
    <w:rsid w:val="009B14DC"/>
    <w:rsid w:val="009B1684"/>
    <w:rsid w:val="009B173E"/>
    <w:rsid w:val="009B1B42"/>
    <w:rsid w:val="009B2489"/>
    <w:rsid w:val="009B25D5"/>
    <w:rsid w:val="009B2F5E"/>
    <w:rsid w:val="009B3C08"/>
    <w:rsid w:val="009B3CB1"/>
    <w:rsid w:val="009B3E6A"/>
    <w:rsid w:val="009B43FF"/>
    <w:rsid w:val="009B4977"/>
    <w:rsid w:val="009B499D"/>
    <w:rsid w:val="009B5090"/>
    <w:rsid w:val="009B5242"/>
    <w:rsid w:val="009B5372"/>
    <w:rsid w:val="009B550E"/>
    <w:rsid w:val="009B5D7A"/>
    <w:rsid w:val="009B643A"/>
    <w:rsid w:val="009B6FC2"/>
    <w:rsid w:val="009B7236"/>
    <w:rsid w:val="009B7290"/>
    <w:rsid w:val="009B7570"/>
    <w:rsid w:val="009B7881"/>
    <w:rsid w:val="009B78D0"/>
    <w:rsid w:val="009B7BEE"/>
    <w:rsid w:val="009C0D57"/>
    <w:rsid w:val="009C1533"/>
    <w:rsid w:val="009C17B5"/>
    <w:rsid w:val="009C17CA"/>
    <w:rsid w:val="009C1F1F"/>
    <w:rsid w:val="009C26DB"/>
    <w:rsid w:val="009C3316"/>
    <w:rsid w:val="009C337D"/>
    <w:rsid w:val="009C33DE"/>
    <w:rsid w:val="009C3ED2"/>
    <w:rsid w:val="009C4247"/>
    <w:rsid w:val="009C42C8"/>
    <w:rsid w:val="009C5752"/>
    <w:rsid w:val="009C57BE"/>
    <w:rsid w:val="009C5805"/>
    <w:rsid w:val="009C595B"/>
    <w:rsid w:val="009C59A5"/>
    <w:rsid w:val="009C5A34"/>
    <w:rsid w:val="009C5FA7"/>
    <w:rsid w:val="009C62A8"/>
    <w:rsid w:val="009C67AB"/>
    <w:rsid w:val="009C7319"/>
    <w:rsid w:val="009C76BF"/>
    <w:rsid w:val="009C78B4"/>
    <w:rsid w:val="009C7EE6"/>
    <w:rsid w:val="009D007B"/>
    <w:rsid w:val="009D0169"/>
    <w:rsid w:val="009D02CA"/>
    <w:rsid w:val="009D071A"/>
    <w:rsid w:val="009D07B4"/>
    <w:rsid w:val="009D0815"/>
    <w:rsid w:val="009D10F8"/>
    <w:rsid w:val="009D155E"/>
    <w:rsid w:val="009D20B5"/>
    <w:rsid w:val="009D2517"/>
    <w:rsid w:val="009D283C"/>
    <w:rsid w:val="009D2BC8"/>
    <w:rsid w:val="009D30B9"/>
    <w:rsid w:val="009D3115"/>
    <w:rsid w:val="009D400E"/>
    <w:rsid w:val="009D4127"/>
    <w:rsid w:val="009D480E"/>
    <w:rsid w:val="009D48B1"/>
    <w:rsid w:val="009D48DE"/>
    <w:rsid w:val="009D51BF"/>
    <w:rsid w:val="009D5951"/>
    <w:rsid w:val="009D59A7"/>
    <w:rsid w:val="009D5CCC"/>
    <w:rsid w:val="009D6508"/>
    <w:rsid w:val="009D6628"/>
    <w:rsid w:val="009D665E"/>
    <w:rsid w:val="009D6701"/>
    <w:rsid w:val="009D697E"/>
    <w:rsid w:val="009D6A26"/>
    <w:rsid w:val="009D706E"/>
    <w:rsid w:val="009D7E8E"/>
    <w:rsid w:val="009E01BB"/>
    <w:rsid w:val="009E04A1"/>
    <w:rsid w:val="009E0D10"/>
    <w:rsid w:val="009E0F47"/>
    <w:rsid w:val="009E1423"/>
    <w:rsid w:val="009E1750"/>
    <w:rsid w:val="009E1DC0"/>
    <w:rsid w:val="009E1E6D"/>
    <w:rsid w:val="009E26E5"/>
    <w:rsid w:val="009E283B"/>
    <w:rsid w:val="009E2B9C"/>
    <w:rsid w:val="009E2C3B"/>
    <w:rsid w:val="009E2DD3"/>
    <w:rsid w:val="009E2E73"/>
    <w:rsid w:val="009E3E4F"/>
    <w:rsid w:val="009E4076"/>
    <w:rsid w:val="009E4176"/>
    <w:rsid w:val="009E58D5"/>
    <w:rsid w:val="009E60B5"/>
    <w:rsid w:val="009E6198"/>
    <w:rsid w:val="009E6A31"/>
    <w:rsid w:val="009E70A3"/>
    <w:rsid w:val="009E78EF"/>
    <w:rsid w:val="009F08DD"/>
    <w:rsid w:val="009F139D"/>
    <w:rsid w:val="009F156D"/>
    <w:rsid w:val="009F1626"/>
    <w:rsid w:val="009F1764"/>
    <w:rsid w:val="009F1846"/>
    <w:rsid w:val="009F1984"/>
    <w:rsid w:val="009F2006"/>
    <w:rsid w:val="009F2036"/>
    <w:rsid w:val="009F2279"/>
    <w:rsid w:val="009F3238"/>
    <w:rsid w:val="009F33D8"/>
    <w:rsid w:val="009F36D0"/>
    <w:rsid w:val="009F3B5D"/>
    <w:rsid w:val="009F4444"/>
    <w:rsid w:val="009F4559"/>
    <w:rsid w:val="009F4BE3"/>
    <w:rsid w:val="009F4C34"/>
    <w:rsid w:val="009F5380"/>
    <w:rsid w:val="009F564C"/>
    <w:rsid w:val="009F565A"/>
    <w:rsid w:val="009F56A6"/>
    <w:rsid w:val="009F5BB3"/>
    <w:rsid w:val="009F5F34"/>
    <w:rsid w:val="009F64E9"/>
    <w:rsid w:val="009F6AA9"/>
    <w:rsid w:val="009F6B11"/>
    <w:rsid w:val="009F6D55"/>
    <w:rsid w:val="009F7088"/>
    <w:rsid w:val="009F72D3"/>
    <w:rsid w:val="009F7702"/>
    <w:rsid w:val="009F7BE7"/>
    <w:rsid w:val="00A002CF"/>
    <w:rsid w:val="00A00335"/>
    <w:rsid w:val="00A00570"/>
    <w:rsid w:val="00A0077A"/>
    <w:rsid w:val="00A00888"/>
    <w:rsid w:val="00A00C37"/>
    <w:rsid w:val="00A00E51"/>
    <w:rsid w:val="00A00ECE"/>
    <w:rsid w:val="00A00F7E"/>
    <w:rsid w:val="00A010EE"/>
    <w:rsid w:val="00A01788"/>
    <w:rsid w:val="00A0184A"/>
    <w:rsid w:val="00A019EF"/>
    <w:rsid w:val="00A01A52"/>
    <w:rsid w:val="00A01E2E"/>
    <w:rsid w:val="00A02131"/>
    <w:rsid w:val="00A022E2"/>
    <w:rsid w:val="00A0238F"/>
    <w:rsid w:val="00A02A2E"/>
    <w:rsid w:val="00A02A3F"/>
    <w:rsid w:val="00A02BF5"/>
    <w:rsid w:val="00A032A7"/>
    <w:rsid w:val="00A03648"/>
    <w:rsid w:val="00A03BC3"/>
    <w:rsid w:val="00A03D91"/>
    <w:rsid w:val="00A0463E"/>
    <w:rsid w:val="00A048CF"/>
    <w:rsid w:val="00A0498D"/>
    <w:rsid w:val="00A04C5F"/>
    <w:rsid w:val="00A05D5D"/>
    <w:rsid w:val="00A05DDC"/>
    <w:rsid w:val="00A0629D"/>
    <w:rsid w:val="00A064A3"/>
    <w:rsid w:val="00A06AA5"/>
    <w:rsid w:val="00A06C20"/>
    <w:rsid w:val="00A072E5"/>
    <w:rsid w:val="00A07F75"/>
    <w:rsid w:val="00A11152"/>
    <w:rsid w:val="00A11255"/>
    <w:rsid w:val="00A1197F"/>
    <w:rsid w:val="00A123A1"/>
    <w:rsid w:val="00A1248E"/>
    <w:rsid w:val="00A12777"/>
    <w:rsid w:val="00A12973"/>
    <w:rsid w:val="00A131F0"/>
    <w:rsid w:val="00A13E40"/>
    <w:rsid w:val="00A14B2F"/>
    <w:rsid w:val="00A14C7C"/>
    <w:rsid w:val="00A14E94"/>
    <w:rsid w:val="00A14EAE"/>
    <w:rsid w:val="00A15057"/>
    <w:rsid w:val="00A154AA"/>
    <w:rsid w:val="00A15712"/>
    <w:rsid w:val="00A1583C"/>
    <w:rsid w:val="00A15D29"/>
    <w:rsid w:val="00A1614B"/>
    <w:rsid w:val="00A16166"/>
    <w:rsid w:val="00A1636D"/>
    <w:rsid w:val="00A16B31"/>
    <w:rsid w:val="00A174D9"/>
    <w:rsid w:val="00A1778C"/>
    <w:rsid w:val="00A17C76"/>
    <w:rsid w:val="00A17CD1"/>
    <w:rsid w:val="00A2019D"/>
    <w:rsid w:val="00A204BA"/>
    <w:rsid w:val="00A208BC"/>
    <w:rsid w:val="00A20FDE"/>
    <w:rsid w:val="00A21104"/>
    <w:rsid w:val="00A2126F"/>
    <w:rsid w:val="00A21965"/>
    <w:rsid w:val="00A22A15"/>
    <w:rsid w:val="00A23073"/>
    <w:rsid w:val="00A233AF"/>
    <w:rsid w:val="00A23CC9"/>
    <w:rsid w:val="00A2436A"/>
    <w:rsid w:val="00A24A40"/>
    <w:rsid w:val="00A24B4B"/>
    <w:rsid w:val="00A24F84"/>
    <w:rsid w:val="00A25218"/>
    <w:rsid w:val="00A25456"/>
    <w:rsid w:val="00A25658"/>
    <w:rsid w:val="00A25AB7"/>
    <w:rsid w:val="00A25C66"/>
    <w:rsid w:val="00A2609A"/>
    <w:rsid w:val="00A262BD"/>
    <w:rsid w:val="00A264CE"/>
    <w:rsid w:val="00A266AD"/>
    <w:rsid w:val="00A2683A"/>
    <w:rsid w:val="00A268B5"/>
    <w:rsid w:val="00A26942"/>
    <w:rsid w:val="00A26D3B"/>
    <w:rsid w:val="00A26D83"/>
    <w:rsid w:val="00A27080"/>
    <w:rsid w:val="00A27488"/>
    <w:rsid w:val="00A27B11"/>
    <w:rsid w:val="00A27F06"/>
    <w:rsid w:val="00A30064"/>
    <w:rsid w:val="00A30169"/>
    <w:rsid w:val="00A301D9"/>
    <w:rsid w:val="00A30897"/>
    <w:rsid w:val="00A30A3D"/>
    <w:rsid w:val="00A30C51"/>
    <w:rsid w:val="00A316FE"/>
    <w:rsid w:val="00A31A89"/>
    <w:rsid w:val="00A31AAF"/>
    <w:rsid w:val="00A31B4F"/>
    <w:rsid w:val="00A3205D"/>
    <w:rsid w:val="00A32320"/>
    <w:rsid w:val="00A33183"/>
    <w:rsid w:val="00A33271"/>
    <w:rsid w:val="00A3338E"/>
    <w:rsid w:val="00A33532"/>
    <w:rsid w:val="00A339EE"/>
    <w:rsid w:val="00A33B14"/>
    <w:rsid w:val="00A33CD7"/>
    <w:rsid w:val="00A34093"/>
    <w:rsid w:val="00A34A20"/>
    <w:rsid w:val="00A34BC3"/>
    <w:rsid w:val="00A35E87"/>
    <w:rsid w:val="00A36BDD"/>
    <w:rsid w:val="00A3701E"/>
    <w:rsid w:val="00A3799B"/>
    <w:rsid w:val="00A379A6"/>
    <w:rsid w:val="00A37FB4"/>
    <w:rsid w:val="00A40385"/>
    <w:rsid w:val="00A40662"/>
    <w:rsid w:val="00A41150"/>
    <w:rsid w:val="00A41370"/>
    <w:rsid w:val="00A41C4F"/>
    <w:rsid w:val="00A41DDB"/>
    <w:rsid w:val="00A41DED"/>
    <w:rsid w:val="00A41E13"/>
    <w:rsid w:val="00A42869"/>
    <w:rsid w:val="00A42AE2"/>
    <w:rsid w:val="00A42BBC"/>
    <w:rsid w:val="00A42BD8"/>
    <w:rsid w:val="00A431B4"/>
    <w:rsid w:val="00A432D1"/>
    <w:rsid w:val="00A43A97"/>
    <w:rsid w:val="00A43D46"/>
    <w:rsid w:val="00A4448C"/>
    <w:rsid w:val="00A445CD"/>
    <w:rsid w:val="00A4464E"/>
    <w:rsid w:val="00A448FC"/>
    <w:rsid w:val="00A44CAC"/>
    <w:rsid w:val="00A44F4D"/>
    <w:rsid w:val="00A4500F"/>
    <w:rsid w:val="00A45578"/>
    <w:rsid w:val="00A45581"/>
    <w:rsid w:val="00A45658"/>
    <w:rsid w:val="00A45966"/>
    <w:rsid w:val="00A45B62"/>
    <w:rsid w:val="00A46330"/>
    <w:rsid w:val="00A46532"/>
    <w:rsid w:val="00A466CF"/>
    <w:rsid w:val="00A469E9"/>
    <w:rsid w:val="00A46A8A"/>
    <w:rsid w:val="00A46B47"/>
    <w:rsid w:val="00A46F92"/>
    <w:rsid w:val="00A47124"/>
    <w:rsid w:val="00A475BA"/>
    <w:rsid w:val="00A47CC4"/>
    <w:rsid w:val="00A50807"/>
    <w:rsid w:val="00A50E68"/>
    <w:rsid w:val="00A51022"/>
    <w:rsid w:val="00A519D0"/>
    <w:rsid w:val="00A51B25"/>
    <w:rsid w:val="00A51E74"/>
    <w:rsid w:val="00A52019"/>
    <w:rsid w:val="00A520DB"/>
    <w:rsid w:val="00A52218"/>
    <w:rsid w:val="00A522AD"/>
    <w:rsid w:val="00A527F0"/>
    <w:rsid w:val="00A52AED"/>
    <w:rsid w:val="00A52C6C"/>
    <w:rsid w:val="00A52D10"/>
    <w:rsid w:val="00A530B7"/>
    <w:rsid w:val="00A53C3A"/>
    <w:rsid w:val="00A53CCA"/>
    <w:rsid w:val="00A5431F"/>
    <w:rsid w:val="00A549E7"/>
    <w:rsid w:val="00A549FE"/>
    <w:rsid w:val="00A54AEA"/>
    <w:rsid w:val="00A54B5D"/>
    <w:rsid w:val="00A551E2"/>
    <w:rsid w:val="00A55338"/>
    <w:rsid w:val="00A55A39"/>
    <w:rsid w:val="00A55B06"/>
    <w:rsid w:val="00A56085"/>
    <w:rsid w:val="00A562E0"/>
    <w:rsid w:val="00A5684C"/>
    <w:rsid w:val="00A56AC6"/>
    <w:rsid w:val="00A570EC"/>
    <w:rsid w:val="00A5754B"/>
    <w:rsid w:val="00A57554"/>
    <w:rsid w:val="00A57797"/>
    <w:rsid w:val="00A57AF2"/>
    <w:rsid w:val="00A57B8C"/>
    <w:rsid w:val="00A57CA1"/>
    <w:rsid w:val="00A60B1C"/>
    <w:rsid w:val="00A60C70"/>
    <w:rsid w:val="00A60CD1"/>
    <w:rsid w:val="00A60FDE"/>
    <w:rsid w:val="00A6129A"/>
    <w:rsid w:val="00A61656"/>
    <w:rsid w:val="00A619C0"/>
    <w:rsid w:val="00A61A50"/>
    <w:rsid w:val="00A61BD7"/>
    <w:rsid w:val="00A61C68"/>
    <w:rsid w:val="00A61E72"/>
    <w:rsid w:val="00A61F48"/>
    <w:rsid w:val="00A61FF0"/>
    <w:rsid w:val="00A6247B"/>
    <w:rsid w:val="00A62FD1"/>
    <w:rsid w:val="00A63BBE"/>
    <w:rsid w:val="00A64BEA"/>
    <w:rsid w:val="00A64C36"/>
    <w:rsid w:val="00A64F04"/>
    <w:rsid w:val="00A64F8C"/>
    <w:rsid w:val="00A662F9"/>
    <w:rsid w:val="00A6658B"/>
    <w:rsid w:val="00A66C03"/>
    <w:rsid w:val="00A674DE"/>
    <w:rsid w:val="00A678EF"/>
    <w:rsid w:val="00A67AF1"/>
    <w:rsid w:val="00A67BBF"/>
    <w:rsid w:val="00A70754"/>
    <w:rsid w:val="00A70840"/>
    <w:rsid w:val="00A708DC"/>
    <w:rsid w:val="00A70DBF"/>
    <w:rsid w:val="00A70DE0"/>
    <w:rsid w:val="00A71077"/>
    <w:rsid w:val="00A71627"/>
    <w:rsid w:val="00A7178E"/>
    <w:rsid w:val="00A71899"/>
    <w:rsid w:val="00A71AB5"/>
    <w:rsid w:val="00A71F18"/>
    <w:rsid w:val="00A72532"/>
    <w:rsid w:val="00A7310C"/>
    <w:rsid w:val="00A731AF"/>
    <w:rsid w:val="00A73C60"/>
    <w:rsid w:val="00A73D63"/>
    <w:rsid w:val="00A73F41"/>
    <w:rsid w:val="00A7417F"/>
    <w:rsid w:val="00A74B36"/>
    <w:rsid w:val="00A74D19"/>
    <w:rsid w:val="00A74E77"/>
    <w:rsid w:val="00A755CE"/>
    <w:rsid w:val="00A758A9"/>
    <w:rsid w:val="00A759B9"/>
    <w:rsid w:val="00A75A07"/>
    <w:rsid w:val="00A75A46"/>
    <w:rsid w:val="00A76530"/>
    <w:rsid w:val="00A77534"/>
    <w:rsid w:val="00A779BB"/>
    <w:rsid w:val="00A80056"/>
    <w:rsid w:val="00A809D2"/>
    <w:rsid w:val="00A81142"/>
    <w:rsid w:val="00A811E7"/>
    <w:rsid w:val="00A817E6"/>
    <w:rsid w:val="00A82A5B"/>
    <w:rsid w:val="00A8320C"/>
    <w:rsid w:val="00A83447"/>
    <w:rsid w:val="00A83E80"/>
    <w:rsid w:val="00A83EDE"/>
    <w:rsid w:val="00A84698"/>
    <w:rsid w:val="00A846AA"/>
    <w:rsid w:val="00A8489A"/>
    <w:rsid w:val="00A84DF5"/>
    <w:rsid w:val="00A85326"/>
    <w:rsid w:val="00A85A16"/>
    <w:rsid w:val="00A865F8"/>
    <w:rsid w:val="00A86789"/>
    <w:rsid w:val="00A868A9"/>
    <w:rsid w:val="00A871E8"/>
    <w:rsid w:val="00A90534"/>
    <w:rsid w:val="00A90A77"/>
    <w:rsid w:val="00A914EA"/>
    <w:rsid w:val="00A91D34"/>
    <w:rsid w:val="00A9278B"/>
    <w:rsid w:val="00A9347D"/>
    <w:rsid w:val="00A948A7"/>
    <w:rsid w:val="00A94A56"/>
    <w:rsid w:val="00A94AF3"/>
    <w:rsid w:val="00A96098"/>
    <w:rsid w:val="00A9621C"/>
    <w:rsid w:val="00A9681B"/>
    <w:rsid w:val="00A96D02"/>
    <w:rsid w:val="00A97080"/>
    <w:rsid w:val="00A97F77"/>
    <w:rsid w:val="00AA05EE"/>
    <w:rsid w:val="00AA0765"/>
    <w:rsid w:val="00AA0B60"/>
    <w:rsid w:val="00AA1164"/>
    <w:rsid w:val="00AA17B4"/>
    <w:rsid w:val="00AA19C5"/>
    <w:rsid w:val="00AA1AB4"/>
    <w:rsid w:val="00AA2053"/>
    <w:rsid w:val="00AA2D03"/>
    <w:rsid w:val="00AA329B"/>
    <w:rsid w:val="00AA3525"/>
    <w:rsid w:val="00AA39A8"/>
    <w:rsid w:val="00AA3B5C"/>
    <w:rsid w:val="00AA4151"/>
    <w:rsid w:val="00AA4628"/>
    <w:rsid w:val="00AA49DC"/>
    <w:rsid w:val="00AA4A26"/>
    <w:rsid w:val="00AA501D"/>
    <w:rsid w:val="00AA5024"/>
    <w:rsid w:val="00AA56F7"/>
    <w:rsid w:val="00AA6F42"/>
    <w:rsid w:val="00AA7056"/>
    <w:rsid w:val="00AB0569"/>
    <w:rsid w:val="00AB07C2"/>
    <w:rsid w:val="00AB090F"/>
    <w:rsid w:val="00AB0AC7"/>
    <w:rsid w:val="00AB0BCF"/>
    <w:rsid w:val="00AB0D63"/>
    <w:rsid w:val="00AB1A98"/>
    <w:rsid w:val="00AB1CDF"/>
    <w:rsid w:val="00AB1D7D"/>
    <w:rsid w:val="00AB1EC0"/>
    <w:rsid w:val="00AB281D"/>
    <w:rsid w:val="00AB2A1E"/>
    <w:rsid w:val="00AB2D6D"/>
    <w:rsid w:val="00AB338E"/>
    <w:rsid w:val="00AB3843"/>
    <w:rsid w:val="00AB3C19"/>
    <w:rsid w:val="00AB3E95"/>
    <w:rsid w:val="00AB4086"/>
    <w:rsid w:val="00AB46B6"/>
    <w:rsid w:val="00AB46F3"/>
    <w:rsid w:val="00AB49E7"/>
    <w:rsid w:val="00AB4C90"/>
    <w:rsid w:val="00AB5736"/>
    <w:rsid w:val="00AB6147"/>
    <w:rsid w:val="00AB6464"/>
    <w:rsid w:val="00AB6AC9"/>
    <w:rsid w:val="00AB7196"/>
    <w:rsid w:val="00AB727C"/>
    <w:rsid w:val="00AB75E2"/>
    <w:rsid w:val="00AB7865"/>
    <w:rsid w:val="00AB798F"/>
    <w:rsid w:val="00AB7C3B"/>
    <w:rsid w:val="00AB7FDB"/>
    <w:rsid w:val="00AC000B"/>
    <w:rsid w:val="00AC0068"/>
    <w:rsid w:val="00AC023B"/>
    <w:rsid w:val="00AC0481"/>
    <w:rsid w:val="00AC0537"/>
    <w:rsid w:val="00AC055A"/>
    <w:rsid w:val="00AC14D5"/>
    <w:rsid w:val="00AC16BF"/>
    <w:rsid w:val="00AC1C8D"/>
    <w:rsid w:val="00AC1FAD"/>
    <w:rsid w:val="00AC2358"/>
    <w:rsid w:val="00AC24A1"/>
    <w:rsid w:val="00AC27A7"/>
    <w:rsid w:val="00AC294F"/>
    <w:rsid w:val="00AC2B31"/>
    <w:rsid w:val="00AC2D53"/>
    <w:rsid w:val="00AC379E"/>
    <w:rsid w:val="00AC38D5"/>
    <w:rsid w:val="00AC39A0"/>
    <w:rsid w:val="00AC4328"/>
    <w:rsid w:val="00AC4640"/>
    <w:rsid w:val="00AC480E"/>
    <w:rsid w:val="00AC4944"/>
    <w:rsid w:val="00AC49EA"/>
    <w:rsid w:val="00AC49F6"/>
    <w:rsid w:val="00AC4C8B"/>
    <w:rsid w:val="00AC4CD8"/>
    <w:rsid w:val="00AC4F82"/>
    <w:rsid w:val="00AC52E9"/>
    <w:rsid w:val="00AC5410"/>
    <w:rsid w:val="00AC5411"/>
    <w:rsid w:val="00AC5926"/>
    <w:rsid w:val="00AC6217"/>
    <w:rsid w:val="00AC65AB"/>
    <w:rsid w:val="00AC698C"/>
    <w:rsid w:val="00AC702D"/>
    <w:rsid w:val="00AC754D"/>
    <w:rsid w:val="00AC7E0D"/>
    <w:rsid w:val="00AD0265"/>
    <w:rsid w:val="00AD031C"/>
    <w:rsid w:val="00AD0963"/>
    <w:rsid w:val="00AD1117"/>
    <w:rsid w:val="00AD126F"/>
    <w:rsid w:val="00AD1AF3"/>
    <w:rsid w:val="00AD1CEA"/>
    <w:rsid w:val="00AD1E0A"/>
    <w:rsid w:val="00AD261E"/>
    <w:rsid w:val="00AD289D"/>
    <w:rsid w:val="00AD2E16"/>
    <w:rsid w:val="00AD3018"/>
    <w:rsid w:val="00AD36E2"/>
    <w:rsid w:val="00AD377D"/>
    <w:rsid w:val="00AD37F6"/>
    <w:rsid w:val="00AD3980"/>
    <w:rsid w:val="00AD41FA"/>
    <w:rsid w:val="00AD4309"/>
    <w:rsid w:val="00AD4A14"/>
    <w:rsid w:val="00AD4F1D"/>
    <w:rsid w:val="00AD4F78"/>
    <w:rsid w:val="00AD51EC"/>
    <w:rsid w:val="00AD52E8"/>
    <w:rsid w:val="00AD53B7"/>
    <w:rsid w:val="00AD5484"/>
    <w:rsid w:val="00AD5868"/>
    <w:rsid w:val="00AD66CC"/>
    <w:rsid w:val="00AD68F7"/>
    <w:rsid w:val="00AE01ED"/>
    <w:rsid w:val="00AE0588"/>
    <w:rsid w:val="00AE062C"/>
    <w:rsid w:val="00AE0D99"/>
    <w:rsid w:val="00AE0D9F"/>
    <w:rsid w:val="00AE0F1A"/>
    <w:rsid w:val="00AE178C"/>
    <w:rsid w:val="00AE20CB"/>
    <w:rsid w:val="00AE258F"/>
    <w:rsid w:val="00AE2EF9"/>
    <w:rsid w:val="00AE3127"/>
    <w:rsid w:val="00AE3EFF"/>
    <w:rsid w:val="00AE43A1"/>
    <w:rsid w:val="00AE4725"/>
    <w:rsid w:val="00AE49C3"/>
    <w:rsid w:val="00AE4A16"/>
    <w:rsid w:val="00AE5417"/>
    <w:rsid w:val="00AE5CA8"/>
    <w:rsid w:val="00AE6297"/>
    <w:rsid w:val="00AE6634"/>
    <w:rsid w:val="00AE7A46"/>
    <w:rsid w:val="00AE7B76"/>
    <w:rsid w:val="00AE7D2C"/>
    <w:rsid w:val="00AE7D5B"/>
    <w:rsid w:val="00AE7E74"/>
    <w:rsid w:val="00AF0090"/>
    <w:rsid w:val="00AF1180"/>
    <w:rsid w:val="00AF1930"/>
    <w:rsid w:val="00AF2106"/>
    <w:rsid w:val="00AF24DC"/>
    <w:rsid w:val="00AF2C41"/>
    <w:rsid w:val="00AF2E17"/>
    <w:rsid w:val="00AF3906"/>
    <w:rsid w:val="00AF3963"/>
    <w:rsid w:val="00AF3AA2"/>
    <w:rsid w:val="00AF4C3A"/>
    <w:rsid w:val="00AF4EED"/>
    <w:rsid w:val="00AF50A5"/>
    <w:rsid w:val="00AF605B"/>
    <w:rsid w:val="00AF61BC"/>
    <w:rsid w:val="00AF61F8"/>
    <w:rsid w:val="00AF63F8"/>
    <w:rsid w:val="00AF6892"/>
    <w:rsid w:val="00AF69D1"/>
    <w:rsid w:val="00AF70E8"/>
    <w:rsid w:val="00AF725A"/>
    <w:rsid w:val="00AF726F"/>
    <w:rsid w:val="00AF72AF"/>
    <w:rsid w:val="00AF7688"/>
    <w:rsid w:val="00AF77A9"/>
    <w:rsid w:val="00AF77F7"/>
    <w:rsid w:val="00AF7B04"/>
    <w:rsid w:val="00AF7CE2"/>
    <w:rsid w:val="00AF7E5A"/>
    <w:rsid w:val="00AF7F09"/>
    <w:rsid w:val="00B00493"/>
    <w:rsid w:val="00B00E48"/>
    <w:rsid w:val="00B0146D"/>
    <w:rsid w:val="00B01BA0"/>
    <w:rsid w:val="00B01D23"/>
    <w:rsid w:val="00B01E87"/>
    <w:rsid w:val="00B02537"/>
    <w:rsid w:val="00B026B5"/>
    <w:rsid w:val="00B02862"/>
    <w:rsid w:val="00B03A27"/>
    <w:rsid w:val="00B0440B"/>
    <w:rsid w:val="00B04472"/>
    <w:rsid w:val="00B050D4"/>
    <w:rsid w:val="00B05156"/>
    <w:rsid w:val="00B0517F"/>
    <w:rsid w:val="00B05495"/>
    <w:rsid w:val="00B05A17"/>
    <w:rsid w:val="00B05AD3"/>
    <w:rsid w:val="00B062C4"/>
    <w:rsid w:val="00B06964"/>
    <w:rsid w:val="00B0752F"/>
    <w:rsid w:val="00B07937"/>
    <w:rsid w:val="00B07A28"/>
    <w:rsid w:val="00B07DA8"/>
    <w:rsid w:val="00B07E10"/>
    <w:rsid w:val="00B10060"/>
    <w:rsid w:val="00B10072"/>
    <w:rsid w:val="00B11764"/>
    <w:rsid w:val="00B117C0"/>
    <w:rsid w:val="00B11E8B"/>
    <w:rsid w:val="00B123B1"/>
    <w:rsid w:val="00B13336"/>
    <w:rsid w:val="00B135C2"/>
    <w:rsid w:val="00B13CD3"/>
    <w:rsid w:val="00B13F22"/>
    <w:rsid w:val="00B14B4A"/>
    <w:rsid w:val="00B14EA1"/>
    <w:rsid w:val="00B16103"/>
    <w:rsid w:val="00B161FE"/>
    <w:rsid w:val="00B16231"/>
    <w:rsid w:val="00B1633D"/>
    <w:rsid w:val="00B16D29"/>
    <w:rsid w:val="00B179AD"/>
    <w:rsid w:val="00B17BBE"/>
    <w:rsid w:val="00B17DAF"/>
    <w:rsid w:val="00B2010B"/>
    <w:rsid w:val="00B2025C"/>
    <w:rsid w:val="00B2096D"/>
    <w:rsid w:val="00B20A22"/>
    <w:rsid w:val="00B20B30"/>
    <w:rsid w:val="00B20D06"/>
    <w:rsid w:val="00B2186D"/>
    <w:rsid w:val="00B21BF8"/>
    <w:rsid w:val="00B21C85"/>
    <w:rsid w:val="00B22B06"/>
    <w:rsid w:val="00B22D16"/>
    <w:rsid w:val="00B22E25"/>
    <w:rsid w:val="00B234FF"/>
    <w:rsid w:val="00B2366B"/>
    <w:rsid w:val="00B23BDE"/>
    <w:rsid w:val="00B24718"/>
    <w:rsid w:val="00B249A2"/>
    <w:rsid w:val="00B24B8F"/>
    <w:rsid w:val="00B24C2F"/>
    <w:rsid w:val="00B24D09"/>
    <w:rsid w:val="00B256B5"/>
    <w:rsid w:val="00B25CA9"/>
    <w:rsid w:val="00B25CB5"/>
    <w:rsid w:val="00B25D77"/>
    <w:rsid w:val="00B25F8B"/>
    <w:rsid w:val="00B25F98"/>
    <w:rsid w:val="00B262E5"/>
    <w:rsid w:val="00B270FB"/>
    <w:rsid w:val="00B27237"/>
    <w:rsid w:val="00B27DB8"/>
    <w:rsid w:val="00B27F2A"/>
    <w:rsid w:val="00B30385"/>
    <w:rsid w:val="00B30DDA"/>
    <w:rsid w:val="00B3149F"/>
    <w:rsid w:val="00B31B83"/>
    <w:rsid w:val="00B320A6"/>
    <w:rsid w:val="00B32167"/>
    <w:rsid w:val="00B322FD"/>
    <w:rsid w:val="00B3281D"/>
    <w:rsid w:val="00B337E7"/>
    <w:rsid w:val="00B339DB"/>
    <w:rsid w:val="00B33B1B"/>
    <w:rsid w:val="00B34320"/>
    <w:rsid w:val="00B35ED4"/>
    <w:rsid w:val="00B3641C"/>
    <w:rsid w:val="00B36838"/>
    <w:rsid w:val="00B36A8D"/>
    <w:rsid w:val="00B36E2C"/>
    <w:rsid w:val="00B37131"/>
    <w:rsid w:val="00B3738C"/>
    <w:rsid w:val="00B40555"/>
    <w:rsid w:val="00B409F7"/>
    <w:rsid w:val="00B40D9C"/>
    <w:rsid w:val="00B40F0E"/>
    <w:rsid w:val="00B41108"/>
    <w:rsid w:val="00B412D6"/>
    <w:rsid w:val="00B413D8"/>
    <w:rsid w:val="00B41BFC"/>
    <w:rsid w:val="00B41CBB"/>
    <w:rsid w:val="00B42510"/>
    <w:rsid w:val="00B42B52"/>
    <w:rsid w:val="00B436CE"/>
    <w:rsid w:val="00B441A4"/>
    <w:rsid w:val="00B444EE"/>
    <w:rsid w:val="00B44C99"/>
    <w:rsid w:val="00B451AB"/>
    <w:rsid w:val="00B45413"/>
    <w:rsid w:val="00B45AA1"/>
    <w:rsid w:val="00B45ADE"/>
    <w:rsid w:val="00B45C49"/>
    <w:rsid w:val="00B45C4C"/>
    <w:rsid w:val="00B45D47"/>
    <w:rsid w:val="00B45F6D"/>
    <w:rsid w:val="00B46775"/>
    <w:rsid w:val="00B467A0"/>
    <w:rsid w:val="00B4695C"/>
    <w:rsid w:val="00B46F47"/>
    <w:rsid w:val="00B46F9D"/>
    <w:rsid w:val="00B47224"/>
    <w:rsid w:val="00B47E94"/>
    <w:rsid w:val="00B50134"/>
    <w:rsid w:val="00B50644"/>
    <w:rsid w:val="00B50F52"/>
    <w:rsid w:val="00B51537"/>
    <w:rsid w:val="00B515A6"/>
    <w:rsid w:val="00B51714"/>
    <w:rsid w:val="00B5205E"/>
    <w:rsid w:val="00B53C6C"/>
    <w:rsid w:val="00B54051"/>
    <w:rsid w:val="00B5496F"/>
    <w:rsid w:val="00B54A0A"/>
    <w:rsid w:val="00B54BC4"/>
    <w:rsid w:val="00B5561F"/>
    <w:rsid w:val="00B5586E"/>
    <w:rsid w:val="00B563AD"/>
    <w:rsid w:val="00B56D56"/>
    <w:rsid w:val="00B56DAB"/>
    <w:rsid w:val="00B60B57"/>
    <w:rsid w:val="00B61069"/>
    <w:rsid w:val="00B61088"/>
    <w:rsid w:val="00B61399"/>
    <w:rsid w:val="00B61705"/>
    <w:rsid w:val="00B617FA"/>
    <w:rsid w:val="00B62AA4"/>
    <w:rsid w:val="00B63188"/>
    <w:rsid w:val="00B63818"/>
    <w:rsid w:val="00B63A6D"/>
    <w:rsid w:val="00B63D1C"/>
    <w:rsid w:val="00B63D34"/>
    <w:rsid w:val="00B640A2"/>
    <w:rsid w:val="00B64497"/>
    <w:rsid w:val="00B64678"/>
    <w:rsid w:val="00B64D15"/>
    <w:rsid w:val="00B650FF"/>
    <w:rsid w:val="00B6510D"/>
    <w:rsid w:val="00B65471"/>
    <w:rsid w:val="00B65526"/>
    <w:rsid w:val="00B65976"/>
    <w:rsid w:val="00B65CE3"/>
    <w:rsid w:val="00B65CFE"/>
    <w:rsid w:val="00B6646B"/>
    <w:rsid w:val="00B66840"/>
    <w:rsid w:val="00B669F4"/>
    <w:rsid w:val="00B66A39"/>
    <w:rsid w:val="00B670FF"/>
    <w:rsid w:val="00B67234"/>
    <w:rsid w:val="00B673EF"/>
    <w:rsid w:val="00B6785B"/>
    <w:rsid w:val="00B67BCB"/>
    <w:rsid w:val="00B67C42"/>
    <w:rsid w:val="00B67F18"/>
    <w:rsid w:val="00B67F70"/>
    <w:rsid w:val="00B70640"/>
    <w:rsid w:val="00B70D54"/>
    <w:rsid w:val="00B712B6"/>
    <w:rsid w:val="00B71C08"/>
    <w:rsid w:val="00B71C38"/>
    <w:rsid w:val="00B72710"/>
    <w:rsid w:val="00B72BC0"/>
    <w:rsid w:val="00B72BC5"/>
    <w:rsid w:val="00B72E60"/>
    <w:rsid w:val="00B7341A"/>
    <w:rsid w:val="00B7365E"/>
    <w:rsid w:val="00B74301"/>
    <w:rsid w:val="00B748D1"/>
    <w:rsid w:val="00B7492F"/>
    <w:rsid w:val="00B74D36"/>
    <w:rsid w:val="00B74F9F"/>
    <w:rsid w:val="00B75057"/>
    <w:rsid w:val="00B75E57"/>
    <w:rsid w:val="00B7678E"/>
    <w:rsid w:val="00B76D2F"/>
    <w:rsid w:val="00B76D50"/>
    <w:rsid w:val="00B776E5"/>
    <w:rsid w:val="00B77A64"/>
    <w:rsid w:val="00B77A88"/>
    <w:rsid w:val="00B80E37"/>
    <w:rsid w:val="00B817C0"/>
    <w:rsid w:val="00B81B1F"/>
    <w:rsid w:val="00B81C0F"/>
    <w:rsid w:val="00B81DEA"/>
    <w:rsid w:val="00B821E4"/>
    <w:rsid w:val="00B82A6D"/>
    <w:rsid w:val="00B82D00"/>
    <w:rsid w:val="00B83100"/>
    <w:rsid w:val="00B83143"/>
    <w:rsid w:val="00B83B24"/>
    <w:rsid w:val="00B841A2"/>
    <w:rsid w:val="00B84B5E"/>
    <w:rsid w:val="00B84CF6"/>
    <w:rsid w:val="00B84FA2"/>
    <w:rsid w:val="00B85098"/>
    <w:rsid w:val="00B852A0"/>
    <w:rsid w:val="00B85398"/>
    <w:rsid w:val="00B8541E"/>
    <w:rsid w:val="00B8563F"/>
    <w:rsid w:val="00B8574C"/>
    <w:rsid w:val="00B857C2"/>
    <w:rsid w:val="00B85881"/>
    <w:rsid w:val="00B85B5D"/>
    <w:rsid w:val="00B85F49"/>
    <w:rsid w:val="00B86086"/>
    <w:rsid w:val="00B864BE"/>
    <w:rsid w:val="00B868C2"/>
    <w:rsid w:val="00B86A7A"/>
    <w:rsid w:val="00B86CC2"/>
    <w:rsid w:val="00B87E16"/>
    <w:rsid w:val="00B901A8"/>
    <w:rsid w:val="00B908CF"/>
    <w:rsid w:val="00B90F6A"/>
    <w:rsid w:val="00B91277"/>
    <w:rsid w:val="00B919E1"/>
    <w:rsid w:val="00B92198"/>
    <w:rsid w:val="00B921D9"/>
    <w:rsid w:val="00B923FF"/>
    <w:rsid w:val="00B926C5"/>
    <w:rsid w:val="00B927C5"/>
    <w:rsid w:val="00B92FC7"/>
    <w:rsid w:val="00B93355"/>
    <w:rsid w:val="00B935CB"/>
    <w:rsid w:val="00B93BF8"/>
    <w:rsid w:val="00B93D24"/>
    <w:rsid w:val="00B93D43"/>
    <w:rsid w:val="00B94171"/>
    <w:rsid w:val="00B94209"/>
    <w:rsid w:val="00B9571B"/>
    <w:rsid w:val="00B95AEB"/>
    <w:rsid w:val="00B960C5"/>
    <w:rsid w:val="00B9611F"/>
    <w:rsid w:val="00B961C8"/>
    <w:rsid w:val="00B9715E"/>
    <w:rsid w:val="00B97411"/>
    <w:rsid w:val="00B9783B"/>
    <w:rsid w:val="00B97892"/>
    <w:rsid w:val="00BA05B9"/>
    <w:rsid w:val="00BA06F6"/>
    <w:rsid w:val="00BA07E8"/>
    <w:rsid w:val="00BA08A2"/>
    <w:rsid w:val="00BA097A"/>
    <w:rsid w:val="00BA0ECE"/>
    <w:rsid w:val="00BA110D"/>
    <w:rsid w:val="00BA1159"/>
    <w:rsid w:val="00BA130A"/>
    <w:rsid w:val="00BA13EE"/>
    <w:rsid w:val="00BA1563"/>
    <w:rsid w:val="00BA17D8"/>
    <w:rsid w:val="00BA18DB"/>
    <w:rsid w:val="00BA27C6"/>
    <w:rsid w:val="00BA3078"/>
    <w:rsid w:val="00BA3717"/>
    <w:rsid w:val="00BA37BE"/>
    <w:rsid w:val="00BA3A56"/>
    <w:rsid w:val="00BA3B95"/>
    <w:rsid w:val="00BA422D"/>
    <w:rsid w:val="00BA4360"/>
    <w:rsid w:val="00BA45DC"/>
    <w:rsid w:val="00BA4BEB"/>
    <w:rsid w:val="00BA4E49"/>
    <w:rsid w:val="00BA56BC"/>
    <w:rsid w:val="00BA5DCA"/>
    <w:rsid w:val="00BA6261"/>
    <w:rsid w:val="00BA6A71"/>
    <w:rsid w:val="00BA6B05"/>
    <w:rsid w:val="00BA7730"/>
    <w:rsid w:val="00BA7D36"/>
    <w:rsid w:val="00BB002C"/>
    <w:rsid w:val="00BB02D8"/>
    <w:rsid w:val="00BB0632"/>
    <w:rsid w:val="00BB07A4"/>
    <w:rsid w:val="00BB084A"/>
    <w:rsid w:val="00BB13FB"/>
    <w:rsid w:val="00BB1BA2"/>
    <w:rsid w:val="00BB1CE8"/>
    <w:rsid w:val="00BB268E"/>
    <w:rsid w:val="00BB272E"/>
    <w:rsid w:val="00BB2FF6"/>
    <w:rsid w:val="00BB303F"/>
    <w:rsid w:val="00BB30CE"/>
    <w:rsid w:val="00BB30D2"/>
    <w:rsid w:val="00BB315A"/>
    <w:rsid w:val="00BB38F4"/>
    <w:rsid w:val="00BB4D63"/>
    <w:rsid w:val="00BB5151"/>
    <w:rsid w:val="00BB56EC"/>
    <w:rsid w:val="00BB5D02"/>
    <w:rsid w:val="00BB5F7F"/>
    <w:rsid w:val="00BB6048"/>
    <w:rsid w:val="00BB6396"/>
    <w:rsid w:val="00BB6727"/>
    <w:rsid w:val="00BB6BCF"/>
    <w:rsid w:val="00BB6EA4"/>
    <w:rsid w:val="00BB751E"/>
    <w:rsid w:val="00BB78AD"/>
    <w:rsid w:val="00BC00B9"/>
    <w:rsid w:val="00BC01CB"/>
    <w:rsid w:val="00BC020E"/>
    <w:rsid w:val="00BC02B0"/>
    <w:rsid w:val="00BC0442"/>
    <w:rsid w:val="00BC0A6D"/>
    <w:rsid w:val="00BC139B"/>
    <w:rsid w:val="00BC1493"/>
    <w:rsid w:val="00BC1BA5"/>
    <w:rsid w:val="00BC2AEC"/>
    <w:rsid w:val="00BC2F53"/>
    <w:rsid w:val="00BC34DF"/>
    <w:rsid w:val="00BC3997"/>
    <w:rsid w:val="00BC3AF6"/>
    <w:rsid w:val="00BC3E8A"/>
    <w:rsid w:val="00BC41B2"/>
    <w:rsid w:val="00BC48A4"/>
    <w:rsid w:val="00BC4C71"/>
    <w:rsid w:val="00BC51AF"/>
    <w:rsid w:val="00BC56D8"/>
    <w:rsid w:val="00BC5BBD"/>
    <w:rsid w:val="00BC5EEA"/>
    <w:rsid w:val="00BC5F86"/>
    <w:rsid w:val="00BC648C"/>
    <w:rsid w:val="00BC65BE"/>
    <w:rsid w:val="00BC66A9"/>
    <w:rsid w:val="00BC6ED9"/>
    <w:rsid w:val="00BC7141"/>
    <w:rsid w:val="00BC7441"/>
    <w:rsid w:val="00BC75E1"/>
    <w:rsid w:val="00BC7672"/>
    <w:rsid w:val="00BC7929"/>
    <w:rsid w:val="00BD067D"/>
    <w:rsid w:val="00BD1424"/>
    <w:rsid w:val="00BD1EA8"/>
    <w:rsid w:val="00BD1F8B"/>
    <w:rsid w:val="00BD242D"/>
    <w:rsid w:val="00BD29A7"/>
    <w:rsid w:val="00BD3548"/>
    <w:rsid w:val="00BD3C19"/>
    <w:rsid w:val="00BD3DCB"/>
    <w:rsid w:val="00BD4330"/>
    <w:rsid w:val="00BD44C1"/>
    <w:rsid w:val="00BD4BED"/>
    <w:rsid w:val="00BD4D2A"/>
    <w:rsid w:val="00BD55AA"/>
    <w:rsid w:val="00BD5D71"/>
    <w:rsid w:val="00BD5F9F"/>
    <w:rsid w:val="00BD60EB"/>
    <w:rsid w:val="00BD65D9"/>
    <w:rsid w:val="00BD670B"/>
    <w:rsid w:val="00BD6AF3"/>
    <w:rsid w:val="00BD752F"/>
    <w:rsid w:val="00BD775F"/>
    <w:rsid w:val="00BD7B58"/>
    <w:rsid w:val="00BD7C85"/>
    <w:rsid w:val="00BE0009"/>
    <w:rsid w:val="00BE05B2"/>
    <w:rsid w:val="00BE0AFC"/>
    <w:rsid w:val="00BE11A2"/>
    <w:rsid w:val="00BE12C4"/>
    <w:rsid w:val="00BE15EC"/>
    <w:rsid w:val="00BE1CC2"/>
    <w:rsid w:val="00BE1DEE"/>
    <w:rsid w:val="00BE1E1E"/>
    <w:rsid w:val="00BE20C1"/>
    <w:rsid w:val="00BE22DB"/>
    <w:rsid w:val="00BE22EE"/>
    <w:rsid w:val="00BE259A"/>
    <w:rsid w:val="00BE2FDF"/>
    <w:rsid w:val="00BE3459"/>
    <w:rsid w:val="00BE3BAD"/>
    <w:rsid w:val="00BE3C1B"/>
    <w:rsid w:val="00BE3CAE"/>
    <w:rsid w:val="00BE3D57"/>
    <w:rsid w:val="00BE402D"/>
    <w:rsid w:val="00BE47AA"/>
    <w:rsid w:val="00BE4AB4"/>
    <w:rsid w:val="00BE4CCE"/>
    <w:rsid w:val="00BE5238"/>
    <w:rsid w:val="00BE5365"/>
    <w:rsid w:val="00BE5762"/>
    <w:rsid w:val="00BE5AA1"/>
    <w:rsid w:val="00BE6616"/>
    <w:rsid w:val="00BE6B8F"/>
    <w:rsid w:val="00BE6DA3"/>
    <w:rsid w:val="00BE7539"/>
    <w:rsid w:val="00BE7D71"/>
    <w:rsid w:val="00BE7D96"/>
    <w:rsid w:val="00BE7E5A"/>
    <w:rsid w:val="00BF0793"/>
    <w:rsid w:val="00BF0BEA"/>
    <w:rsid w:val="00BF0EF0"/>
    <w:rsid w:val="00BF159A"/>
    <w:rsid w:val="00BF15DC"/>
    <w:rsid w:val="00BF1A36"/>
    <w:rsid w:val="00BF1C4F"/>
    <w:rsid w:val="00BF2322"/>
    <w:rsid w:val="00BF2D1F"/>
    <w:rsid w:val="00BF2F33"/>
    <w:rsid w:val="00BF2FE1"/>
    <w:rsid w:val="00BF316F"/>
    <w:rsid w:val="00BF3EB5"/>
    <w:rsid w:val="00BF3F4F"/>
    <w:rsid w:val="00BF40F0"/>
    <w:rsid w:val="00BF4DCB"/>
    <w:rsid w:val="00BF5270"/>
    <w:rsid w:val="00BF558A"/>
    <w:rsid w:val="00BF6783"/>
    <w:rsid w:val="00BF6E53"/>
    <w:rsid w:val="00BF6ECB"/>
    <w:rsid w:val="00BF72DB"/>
    <w:rsid w:val="00BF76D4"/>
    <w:rsid w:val="00BF79DB"/>
    <w:rsid w:val="00BF7D3B"/>
    <w:rsid w:val="00C00068"/>
    <w:rsid w:val="00C0009A"/>
    <w:rsid w:val="00C0021B"/>
    <w:rsid w:val="00C003C5"/>
    <w:rsid w:val="00C0047C"/>
    <w:rsid w:val="00C004B0"/>
    <w:rsid w:val="00C00EA5"/>
    <w:rsid w:val="00C0133F"/>
    <w:rsid w:val="00C01797"/>
    <w:rsid w:val="00C01ACF"/>
    <w:rsid w:val="00C01BA4"/>
    <w:rsid w:val="00C01C0E"/>
    <w:rsid w:val="00C01D95"/>
    <w:rsid w:val="00C01E3E"/>
    <w:rsid w:val="00C02AA6"/>
    <w:rsid w:val="00C032F1"/>
    <w:rsid w:val="00C038E7"/>
    <w:rsid w:val="00C03B69"/>
    <w:rsid w:val="00C03CA4"/>
    <w:rsid w:val="00C03E69"/>
    <w:rsid w:val="00C04123"/>
    <w:rsid w:val="00C05167"/>
    <w:rsid w:val="00C05198"/>
    <w:rsid w:val="00C05659"/>
    <w:rsid w:val="00C05BD4"/>
    <w:rsid w:val="00C05F33"/>
    <w:rsid w:val="00C06085"/>
    <w:rsid w:val="00C063C0"/>
    <w:rsid w:val="00C0748C"/>
    <w:rsid w:val="00C074D6"/>
    <w:rsid w:val="00C07CD1"/>
    <w:rsid w:val="00C10009"/>
    <w:rsid w:val="00C102E8"/>
    <w:rsid w:val="00C10642"/>
    <w:rsid w:val="00C1083D"/>
    <w:rsid w:val="00C109CC"/>
    <w:rsid w:val="00C10B8E"/>
    <w:rsid w:val="00C10F5C"/>
    <w:rsid w:val="00C116B8"/>
    <w:rsid w:val="00C119A0"/>
    <w:rsid w:val="00C12367"/>
    <w:rsid w:val="00C1255A"/>
    <w:rsid w:val="00C13836"/>
    <w:rsid w:val="00C13DCF"/>
    <w:rsid w:val="00C13E4C"/>
    <w:rsid w:val="00C13F13"/>
    <w:rsid w:val="00C13F79"/>
    <w:rsid w:val="00C14270"/>
    <w:rsid w:val="00C1452E"/>
    <w:rsid w:val="00C14783"/>
    <w:rsid w:val="00C152E6"/>
    <w:rsid w:val="00C15ADF"/>
    <w:rsid w:val="00C15C72"/>
    <w:rsid w:val="00C15C88"/>
    <w:rsid w:val="00C165B4"/>
    <w:rsid w:val="00C1663B"/>
    <w:rsid w:val="00C16B8A"/>
    <w:rsid w:val="00C16CDA"/>
    <w:rsid w:val="00C16E1C"/>
    <w:rsid w:val="00C17376"/>
    <w:rsid w:val="00C17790"/>
    <w:rsid w:val="00C17A40"/>
    <w:rsid w:val="00C17B65"/>
    <w:rsid w:val="00C17CA2"/>
    <w:rsid w:val="00C17E76"/>
    <w:rsid w:val="00C20047"/>
    <w:rsid w:val="00C2006B"/>
    <w:rsid w:val="00C20DB3"/>
    <w:rsid w:val="00C21215"/>
    <w:rsid w:val="00C21539"/>
    <w:rsid w:val="00C21CFF"/>
    <w:rsid w:val="00C21E48"/>
    <w:rsid w:val="00C2277F"/>
    <w:rsid w:val="00C22D92"/>
    <w:rsid w:val="00C23300"/>
    <w:rsid w:val="00C238AB"/>
    <w:rsid w:val="00C2470B"/>
    <w:rsid w:val="00C24D8E"/>
    <w:rsid w:val="00C25C6D"/>
    <w:rsid w:val="00C25C93"/>
    <w:rsid w:val="00C265D8"/>
    <w:rsid w:val="00C267B8"/>
    <w:rsid w:val="00C27E85"/>
    <w:rsid w:val="00C30535"/>
    <w:rsid w:val="00C30C5A"/>
    <w:rsid w:val="00C315F9"/>
    <w:rsid w:val="00C320B8"/>
    <w:rsid w:val="00C32405"/>
    <w:rsid w:val="00C32919"/>
    <w:rsid w:val="00C32A04"/>
    <w:rsid w:val="00C32CFC"/>
    <w:rsid w:val="00C32E01"/>
    <w:rsid w:val="00C3316D"/>
    <w:rsid w:val="00C333D5"/>
    <w:rsid w:val="00C3352C"/>
    <w:rsid w:val="00C344CD"/>
    <w:rsid w:val="00C34A80"/>
    <w:rsid w:val="00C3568C"/>
    <w:rsid w:val="00C35C40"/>
    <w:rsid w:val="00C360F6"/>
    <w:rsid w:val="00C36417"/>
    <w:rsid w:val="00C3670E"/>
    <w:rsid w:val="00C36ABA"/>
    <w:rsid w:val="00C36CB2"/>
    <w:rsid w:val="00C371E5"/>
    <w:rsid w:val="00C374EB"/>
    <w:rsid w:val="00C37E4E"/>
    <w:rsid w:val="00C4027B"/>
    <w:rsid w:val="00C402AE"/>
    <w:rsid w:val="00C40577"/>
    <w:rsid w:val="00C405BD"/>
    <w:rsid w:val="00C40833"/>
    <w:rsid w:val="00C4149A"/>
    <w:rsid w:val="00C4201A"/>
    <w:rsid w:val="00C42046"/>
    <w:rsid w:val="00C4214C"/>
    <w:rsid w:val="00C421C2"/>
    <w:rsid w:val="00C42778"/>
    <w:rsid w:val="00C4297B"/>
    <w:rsid w:val="00C42BD3"/>
    <w:rsid w:val="00C42ECD"/>
    <w:rsid w:val="00C438C6"/>
    <w:rsid w:val="00C43DD6"/>
    <w:rsid w:val="00C44114"/>
    <w:rsid w:val="00C4419F"/>
    <w:rsid w:val="00C443CE"/>
    <w:rsid w:val="00C44461"/>
    <w:rsid w:val="00C444F5"/>
    <w:rsid w:val="00C44557"/>
    <w:rsid w:val="00C44811"/>
    <w:rsid w:val="00C44F5C"/>
    <w:rsid w:val="00C45024"/>
    <w:rsid w:val="00C45CD1"/>
    <w:rsid w:val="00C46005"/>
    <w:rsid w:val="00C462B2"/>
    <w:rsid w:val="00C46F57"/>
    <w:rsid w:val="00C46FA5"/>
    <w:rsid w:val="00C471DA"/>
    <w:rsid w:val="00C47510"/>
    <w:rsid w:val="00C47902"/>
    <w:rsid w:val="00C47B9D"/>
    <w:rsid w:val="00C502BD"/>
    <w:rsid w:val="00C507AB"/>
    <w:rsid w:val="00C513F2"/>
    <w:rsid w:val="00C51497"/>
    <w:rsid w:val="00C515B1"/>
    <w:rsid w:val="00C51FE2"/>
    <w:rsid w:val="00C5242C"/>
    <w:rsid w:val="00C52844"/>
    <w:rsid w:val="00C52BDA"/>
    <w:rsid w:val="00C52E43"/>
    <w:rsid w:val="00C52F11"/>
    <w:rsid w:val="00C5320F"/>
    <w:rsid w:val="00C533AE"/>
    <w:rsid w:val="00C534E8"/>
    <w:rsid w:val="00C535F6"/>
    <w:rsid w:val="00C53D26"/>
    <w:rsid w:val="00C54168"/>
    <w:rsid w:val="00C54818"/>
    <w:rsid w:val="00C557D2"/>
    <w:rsid w:val="00C55938"/>
    <w:rsid w:val="00C55A87"/>
    <w:rsid w:val="00C56659"/>
    <w:rsid w:val="00C56A4A"/>
    <w:rsid w:val="00C56C33"/>
    <w:rsid w:val="00C57118"/>
    <w:rsid w:val="00C57271"/>
    <w:rsid w:val="00C57709"/>
    <w:rsid w:val="00C60532"/>
    <w:rsid w:val="00C609CE"/>
    <w:rsid w:val="00C60A0B"/>
    <w:rsid w:val="00C60A59"/>
    <w:rsid w:val="00C60B8D"/>
    <w:rsid w:val="00C60BDD"/>
    <w:rsid w:val="00C60D91"/>
    <w:rsid w:val="00C61467"/>
    <w:rsid w:val="00C614B6"/>
    <w:rsid w:val="00C617D1"/>
    <w:rsid w:val="00C61C8B"/>
    <w:rsid w:val="00C62335"/>
    <w:rsid w:val="00C62BC3"/>
    <w:rsid w:val="00C6301D"/>
    <w:rsid w:val="00C63168"/>
    <w:rsid w:val="00C63495"/>
    <w:rsid w:val="00C638CF"/>
    <w:rsid w:val="00C64C51"/>
    <w:rsid w:val="00C64D86"/>
    <w:rsid w:val="00C6516A"/>
    <w:rsid w:val="00C65406"/>
    <w:rsid w:val="00C65548"/>
    <w:rsid w:val="00C657FC"/>
    <w:rsid w:val="00C65D43"/>
    <w:rsid w:val="00C65E52"/>
    <w:rsid w:val="00C65E86"/>
    <w:rsid w:val="00C65EE4"/>
    <w:rsid w:val="00C66BDE"/>
    <w:rsid w:val="00C671A7"/>
    <w:rsid w:val="00C67562"/>
    <w:rsid w:val="00C6766C"/>
    <w:rsid w:val="00C67D69"/>
    <w:rsid w:val="00C70141"/>
    <w:rsid w:val="00C704D7"/>
    <w:rsid w:val="00C70962"/>
    <w:rsid w:val="00C70D3A"/>
    <w:rsid w:val="00C70E41"/>
    <w:rsid w:val="00C71FA1"/>
    <w:rsid w:val="00C72358"/>
    <w:rsid w:val="00C72375"/>
    <w:rsid w:val="00C724D4"/>
    <w:rsid w:val="00C727D7"/>
    <w:rsid w:val="00C72BA1"/>
    <w:rsid w:val="00C7324F"/>
    <w:rsid w:val="00C73356"/>
    <w:rsid w:val="00C7345B"/>
    <w:rsid w:val="00C73727"/>
    <w:rsid w:val="00C73AA6"/>
    <w:rsid w:val="00C73CDA"/>
    <w:rsid w:val="00C743A8"/>
    <w:rsid w:val="00C74403"/>
    <w:rsid w:val="00C74AD4"/>
    <w:rsid w:val="00C75115"/>
    <w:rsid w:val="00C75246"/>
    <w:rsid w:val="00C756B0"/>
    <w:rsid w:val="00C758FC"/>
    <w:rsid w:val="00C759C3"/>
    <w:rsid w:val="00C76698"/>
    <w:rsid w:val="00C76ADE"/>
    <w:rsid w:val="00C76D9C"/>
    <w:rsid w:val="00C77259"/>
    <w:rsid w:val="00C779CA"/>
    <w:rsid w:val="00C8013D"/>
    <w:rsid w:val="00C80256"/>
    <w:rsid w:val="00C819B2"/>
    <w:rsid w:val="00C819B8"/>
    <w:rsid w:val="00C81B26"/>
    <w:rsid w:val="00C81FDA"/>
    <w:rsid w:val="00C82897"/>
    <w:rsid w:val="00C828EE"/>
    <w:rsid w:val="00C82AFF"/>
    <w:rsid w:val="00C8336B"/>
    <w:rsid w:val="00C83AC3"/>
    <w:rsid w:val="00C83B66"/>
    <w:rsid w:val="00C83C1A"/>
    <w:rsid w:val="00C83D11"/>
    <w:rsid w:val="00C83D35"/>
    <w:rsid w:val="00C8414F"/>
    <w:rsid w:val="00C84519"/>
    <w:rsid w:val="00C84555"/>
    <w:rsid w:val="00C85863"/>
    <w:rsid w:val="00C86445"/>
    <w:rsid w:val="00C86CD5"/>
    <w:rsid w:val="00C86EA9"/>
    <w:rsid w:val="00C872E8"/>
    <w:rsid w:val="00C8769C"/>
    <w:rsid w:val="00C879F1"/>
    <w:rsid w:val="00C90058"/>
    <w:rsid w:val="00C90168"/>
    <w:rsid w:val="00C90577"/>
    <w:rsid w:val="00C908D1"/>
    <w:rsid w:val="00C9095B"/>
    <w:rsid w:val="00C90A3F"/>
    <w:rsid w:val="00C90B27"/>
    <w:rsid w:val="00C90FCA"/>
    <w:rsid w:val="00C910F8"/>
    <w:rsid w:val="00C91176"/>
    <w:rsid w:val="00C9119B"/>
    <w:rsid w:val="00C9128B"/>
    <w:rsid w:val="00C91BC0"/>
    <w:rsid w:val="00C9227F"/>
    <w:rsid w:val="00C92EFE"/>
    <w:rsid w:val="00C93467"/>
    <w:rsid w:val="00C938F7"/>
    <w:rsid w:val="00C9399A"/>
    <w:rsid w:val="00C93D24"/>
    <w:rsid w:val="00C93F16"/>
    <w:rsid w:val="00C93F23"/>
    <w:rsid w:val="00C93F7F"/>
    <w:rsid w:val="00C942B5"/>
    <w:rsid w:val="00C943AD"/>
    <w:rsid w:val="00C945E2"/>
    <w:rsid w:val="00C9471D"/>
    <w:rsid w:val="00C947D1"/>
    <w:rsid w:val="00C9548F"/>
    <w:rsid w:val="00C955E0"/>
    <w:rsid w:val="00C956A9"/>
    <w:rsid w:val="00C95D71"/>
    <w:rsid w:val="00C961FD"/>
    <w:rsid w:val="00C96213"/>
    <w:rsid w:val="00C966F0"/>
    <w:rsid w:val="00C96953"/>
    <w:rsid w:val="00C973E0"/>
    <w:rsid w:val="00C97CD8"/>
    <w:rsid w:val="00C97DB8"/>
    <w:rsid w:val="00C97DEC"/>
    <w:rsid w:val="00C97DFB"/>
    <w:rsid w:val="00CA00EF"/>
    <w:rsid w:val="00CA01F6"/>
    <w:rsid w:val="00CA07E1"/>
    <w:rsid w:val="00CA0E73"/>
    <w:rsid w:val="00CA0F7E"/>
    <w:rsid w:val="00CA1099"/>
    <w:rsid w:val="00CA196C"/>
    <w:rsid w:val="00CA1C49"/>
    <w:rsid w:val="00CA1CA0"/>
    <w:rsid w:val="00CA2501"/>
    <w:rsid w:val="00CA26D7"/>
    <w:rsid w:val="00CA2860"/>
    <w:rsid w:val="00CA2A80"/>
    <w:rsid w:val="00CA2C2B"/>
    <w:rsid w:val="00CA2D1B"/>
    <w:rsid w:val="00CA3E16"/>
    <w:rsid w:val="00CA4166"/>
    <w:rsid w:val="00CA49B2"/>
    <w:rsid w:val="00CA5345"/>
    <w:rsid w:val="00CA53CD"/>
    <w:rsid w:val="00CA53F5"/>
    <w:rsid w:val="00CA5C09"/>
    <w:rsid w:val="00CA5FC1"/>
    <w:rsid w:val="00CA5FDE"/>
    <w:rsid w:val="00CA602C"/>
    <w:rsid w:val="00CA641B"/>
    <w:rsid w:val="00CA642F"/>
    <w:rsid w:val="00CA67FA"/>
    <w:rsid w:val="00CA74F3"/>
    <w:rsid w:val="00CA7508"/>
    <w:rsid w:val="00CA77AC"/>
    <w:rsid w:val="00CA7D02"/>
    <w:rsid w:val="00CB0182"/>
    <w:rsid w:val="00CB0E7D"/>
    <w:rsid w:val="00CB1154"/>
    <w:rsid w:val="00CB11EC"/>
    <w:rsid w:val="00CB11F5"/>
    <w:rsid w:val="00CB1615"/>
    <w:rsid w:val="00CB1CFA"/>
    <w:rsid w:val="00CB1EB4"/>
    <w:rsid w:val="00CB1F67"/>
    <w:rsid w:val="00CB1FCF"/>
    <w:rsid w:val="00CB2994"/>
    <w:rsid w:val="00CB29D8"/>
    <w:rsid w:val="00CB2EB2"/>
    <w:rsid w:val="00CB3C04"/>
    <w:rsid w:val="00CB43BF"/>
    <w:rsid w:val="00CB5799"/>
    <w:rsid w:val="00CB6603"/>
    <w:rsid w:val="00CB7788"/>
    <w:rsid w:val="00CB77E8"/>
    <w:rsid w:val="00CC0058"/>
    <w:rsid w:val="00CC03EC"/>
    <w:rsid w:val="00CC06A7"/>
    <w:rsid w:val="00CC081D"/>
    <w:rsid w:val="00CC0AA7"/>
    <w:rsid w:val="00CC1B79"/>
    <w:rsid w:val="00CC1C63"/>
    <w:rsid w:val="00CC2144"/>
    <w:rsid w:val="00CC2356"/>
    <w:rsid w:val="00CC2468"/>
    <w:rsid w:val="00CC2598"/>
    <w:rsid w:val="00CC2CEE"/>
    <w:rsid w:val="00CC3808"/>
    <w:rsid w:val="00CC39FD"/>
    <w:rsid w:val="00CC3ADD"/>
    <w:rsid w:val="00CC3E7A"/>
    <w:rsid w:val="00CC3F0F"/>
    <w:rsid w:val="00CC4429"/>
    <w:rsid w:val="00CC4446"/>
    <w:rsid w:val="00CC4E6A"/>
    <w:rsid w:val="00CC55DA"/>
    <w:rsid w:val="00CC56F0"/>
    <w:rsid w:val="00CC5861"/>
    <w:rsid w:val="00CC6193"/>
    <w:rsid w:val="00CC6351"/>
    <w:rsid w:val="00CC6357"/>
    <w:rsid w:val="00CC7A61"/>
    <w:rsid w:val="00CC7ED5"/>
    <w:rsid w:val="00CD011C"/>
    <w:rsid w:val="00CD0291"/>
    <w:rsid w:val="00CD0742"/>
    <w:rsid w:val="00CD0A1A"/>
    <w:rsid w:val="00CD0C14"/>
    <w:rsid w:val="00CD0E4D"/>
    <w:rsid w:val="00CD112F"/>
    <w:rsid w:val="00CD1324"/>
    <w:rsid w:val="00CD1530"/>
    <w:rsid w:val="00CD1745"/>
    <w:rsid w:val="00CD1A13"/>
    <w:rsid w:val="00CD1E01"/>
    <w:rsid w:val="00CD1FD2"/>
    <w:rsid w:val="00CD30EF"/>
    <w:rsid w:val="00CD360E"/>
    <w:rsid w:val="00CD3BC8"/>
    <w:rsid w:val="00CD3CBA"/>
    <w:rsid w:val="00CD42B6"/>
    <w:rsid w:val="00CD485E"/>
    <w:rsid w:val="00CD4D1D"/>
    <w:rsid w:val="00CD53E1"/>
    <w:rsid w:val="00CD5526"/>
    <w:rsid w:val="00CD55A0"/>
    <w:rsid w:val="00CD5DB3"/>
    <w:rsid w:val="00CD5F8E"/>
    <w:rsid w:val="00CD5FA9"/>
    <w:rsid w:val="00CD61FF"/>
    <w:rsid w:val="00CD6E8D"/>
    <w:rsid w:val="00CD710B"/>
    <w:rsid w:val="00CD7523"/>
    <w:rsid w:val="00CD766A"/>
    <w:rsid w:val="00CD7E68"/>
    <w:rsid w:val="00CE052B"/>
    <w:rsid w:val="00CE1245"/>
    <w:rsid w:val="00CE16A0"/>
    <w:rsid w:val="00CE1DA1"/>
    <w:rsid w:val="00CE2039"/>
    <w:rsid w:val="00CE24D3"/>
    <w:rsid w:val="00CE2618"/>
    <w:rsid w:val="00CE2635"/>
    <w:rsid w:val="00CE2723"/>
    <w:rsid w:val="00CE2A2D"/>
    <w:rsid w:val="00CE3846"/>
    <w:rsid w:val="00CE39ED"/>
    <w:rsid w:val="00CE3B67"/>
    <w:rsid w:val="00CE4007"/>
    <w:rsid w:val="00CE40FE"/>
    <w:rsid w:val="00CE4C60"/>
    <w:rsid w:val="00CE4D82"/>
    <w:rsid w:val="00CE50BB"/>
    <w:rsid w:val="00CE51AE"/>
    <w:rsid w:val="00CE51E4"/>
    <w:rsid w:val="00CE52B1"/>
    <w:rsid w:val="00CE545E"/>
    <w:rsid w:val="00CE5524"/>
    <w:rsid w:val="00CE60FA"/>
    <w:rsid w:val="00CE61A2"/>
    <w:rsid w:val="00CE671F"/>
    <w:rsid w:val="00CE6AF7"/>
    <w:rsid w:val="00CE6C97"/>
    <w:rsid w:val="00CE6E47"/>
    <w:rsid w:val="00CE7A7A"/>
    <w:rsid w:val="00CE7BD5"/>
    <w:rsid w:val="00CE7CEB"/>
    <w:rsid w:val="00CE7E86"/>
    <w:rsid w:val="00CF023B"/>
    <w:rsid w:val="00CF0B74"/>
    <w:rsid w:val="00CF1070"/>
    <w:rsid w:val="00CF114F"/>
    <w:rsid w:val="00CF178C"/>
    <w:rsid w:val="00CF20A4"/>
    <w:rsid w:val="00CF23F4"/>
    <w:rsid w:val="00CF3A2B"/>
    <w:rsid w:val="00CF3E6B"/>
    <w:rsid w:val="00CF50E7"/>
    <w:rsid w:val="00CF5C60"/>
    <w:rsid w:val="00CF647B"/>
    <w:rsid w:val="00CF69CA"/>
    <w:rsid w:val="00CF6D55"/>
    <w:rsid w:val="00CF6EE8"/>
    <w:rsid w:val="00CF7789"/>
    <w:rsid w:val="00CF7A01"/>
    <w:rsid w:val="00CF7B69"/>
    <w:rsid w:val="00D000BC"/>
    <w:rsid w:val="00D00493"/>
    <w:rsid w:val="00D006AA"/>
    <w:rsid w:val="00D00C2F"/>
    <w:rsid w:val="00D00C94"/>
    <w:rsid w:val="00D00DAB"/>
    <w:rsid w:val="00D01062"/>
    <w:rsid w:val="00D01762"/>
    <w:rsid w:val="00D01CDE"/>
    <w:rsid w:val="00D01D4F"/>
    <w:rsid w:val="00D01E8D"/>
    <w:rsid w:val="00D02127"/>
    <w:rsid w:val="00D0226F"/>
    <w:rsid w:val="00D0248A"/>
    <w:rsid w:val="00D02732"/>
    <w:rsid w:val="00D03406"/>
    <w:rsid w:val="00D03E41"/>
    <w:rsid w:val="00D03EA7"/>
    <w:rsid w:val="00D04731"/>
    <w:rsid w:val="00D0529A"/>
    <w:rsid w:val="00D055CB"/>
    <w:rsid w:val="00D05777"/>
    <w:rsid w:val="00D05AF6"/>
    <w:rsid w:val="00D05B69"/>
    <w:rsid w:val="00D05BDF"/>
    <w:rsid w:val="00D064E1"/>
    <w:rsid w:val="00D06A56"/>
    <w:rsid w:val="00D06D2E"/>
    <w:rsid w:val="00D06F4C"/>
    <w:rsid w:val="00D077BD"/>
    <w:rsid w:val="00D07B14"/>
    <w:rsid w:val="00D07E2C"/>
    <w:rsid w:val="00D1010F"/>
    <w:rsid w:val="00D10320"/>
    <w:rsid w:val="00D10BD1"/>
    <w:rsid w:val="00D11216"/>
    <w:rsid w:val="00D118FD"/>
    <w:rsid w:val="00D11B37"/>
    <w:rsid w:val="00D11B4E"/>
    <w:rsid w:val="00D121B8"/>
    <w:rsid w:val="00D135AF"/>
    <w:rsid w:val="00D13664"/>
    <w:rsid w:val="00D13871"/>
    <w:rsid w:val="00D13E2A"/>
    <w:rsid w:val="00D143E8"/>
    <w:rsid w:val="00D15848"/>
    <w:rsid w:val="00D15896"/>
    <w:rsid w:val="00D15C97"/>
    <w:rsid w:val="00D165E8"/>
    <w:rsid w:val="00D1674A"/>
    <w:rsid w:val="00D204B1"/>
    <w:rsid w:val="00D20ACB"/>
    <w:rsid w:val="00D20E6C"/>
    <w:rsid w:val="00D20F2C"/>
    <w:rsid w:val="00D210BD"/>
    <w:rsid w:val="00D21990"/>
    <w:rsid w:val="00D21A42"/>
    <w:rsid w:val="00D21D93"/>
    <w:rsid w:val="00D222E8"/>
    <w:rsid w:val="00D22A9D"/>
    <w:rsid w:val="00D23392"/>
    <w:rsid w:val="00D23C1E"/>
    <w:rsid w:val="00D244AD"/>
    <w:rsid w:val="00D244C2"/>
    <w:rsid w:val="00D24569"/>
    <w:rsid w:val="00D25072"/>
    <w:rsid w:val="00D25A2D"/>
    <w:rsid w:val="00D25A7C"/>
    <w:rsid w:val="00D26212"/>
    <w:rsid w:val="00D2636D"/>
    <w:rsid w:val="00D2694E"/>
    <w:rsid w:val="00D26A08"/>
    <w:rsid w:val="00D26BB7"/>
    <w:rsid w:val="00D26D7A"/>
    <w:rsid w:val="00D26F61"/>
    <w:rsid w:val="00D270DE"/>
    <w:rsid w:val="00D27AA4"/>
    <w:rsid w:val="00D304C6"/>
    <w:rsid w:val="00D3104A"/>
    <w:rsid w:val="00D3108B"/>
    <w:rsid w:val="00D311C7"/>
    <w:rsid w:val="00D31A27"/>
    <w:rsid w:val="00D31A39"/>
    <w:rsid w:val="00D325E8"/>
    <w:rsid w:val="00D330BD"/>
    <w:rsid w:val="00D330FC"/>
    <w:rsid w:val="00D346A4"/>
    <w:rsid w:val="00D347A2"/>
    <w:rsid w:val="00D34BF1"/>
    <w:rsid w:val="00D34E48"/>
    <w:rsid w:val="00D3500E"/>
    <w:rsid w:val="00D350D1"/>
    <w:rsid w:val="00D35200"/>
    <w:rsid w:val="00D3536D"/>
    <w:rsid w:val="00D35611"/>
    <w:rsid w:val="00D35DD6"/>
    <w:rsid w:val="00D36275"/>
    <w:rsid w:val="00D36AD2"/>
    <w:rsid w:val="00D36BFC"/>
    <w:rsid w:val="00D36C42"/>
    <w:rsid w:val="00D371A4"/>
    <w:rsid w:val="00D372C7"/>
    <w:rsid w:val="00D372F0"/>
    <w:rsid w:val="00D37853"/>
    <w:rsid w:val="00D37AD5"/>
    <w:rsid w:val="00D37CBE"/>
    <w:rsid w:val="00D40208"/>
    <w:rsid w:val="00D407F3"/>
    <w:rsid w:val="00D40896"/>
    <w:rsid w:val="00D409A2"/>
    <w:rsid w:val="00D40D34"/>
    <w:rsid w:val="00D40FDC"/>
    <w:rsid w:val="00D41026"/>
    <w:rsid w:val="00D41A21"/>
    <w:rsid w:val="00D41CA6"/>
    <w:rsid w:val="00D4246E"/>
    <w:rsid w:val="00D42984"/>
    <w:rsid w:val="00D429BF"/>
    <w:rsid w:val="00D42A1A"/>
    <w:rsid w:val="00D42BC2"/>
    <w:rsid w:val="00D43025"/>
    <w:rsid w:val="00D43203"/>
    <w:rsid w:val="00D435C4"/>
    <w:rsid w:val="00D43798"/>
    <w:rsid w:val="00D439AB"/>
    <w:rsid w:val="00D439BF"/>
    <w:rsid w:val="00D43C95"/>
    <w:rsid w:val="00D44008"/>
    <w:rsid w:val="00D440E9"/>
    <w:rsid w:val="00D44726"/>
    <w:rsid w:val="00D44902"/>
    <w:rsid w:val="00D45313"/>
    <w:rsid w:val="00D453FD"/>
    <w:rsid w:val="00D457F3"/>
    <w:rsid w:val="00D45B70"/>
    <w:rsid w:val="00D45D93"/>
    <w:rsid w:val="00D46278"/>
    <w:rsid w:val="00D4635E"/>
    <w:rsid w:val="00D46579"/>
    <w:rsid w:val="00D4673D"/>
    <w:rsid w:val="00D46B75"/>
    <w:rsid w:val="00D46C1E"/>
    <w:rsid w:val="00D473AA"/>
    <w:rsid w:val="00D47F96"/>
    <w:rsid w:val="00D50149"/>
    <w:rsid w:val="00D50158"/>
    <w:rsid w:val="00D50287"/>
    <w:rsid w:val="00D5098C"/>
    <w:rsid w:val="00D50C79"/>
    <w:rsid w:val="00D50F64"/>
    <w:rsid w:val="00D51029"/>
    <w:rsid w:val="00D51093"/>
    <w:rsid w:val="00D51770"/>
    <w:rsid w:val="00D517E1"/>
    <w:rsid w:val="00D51AC4"/>
    <w:rsid w:val="00D52331"/>
    <w:rsid w:val="00D5251A"/>
    <w:rsid w:val="00D52872"/>
    <w:rsid w:val="00D5361F"/>
    <w:rsid w:val="00D540D8"/>
    <w:rsid w:val="00D5445E"/>
    <w:rsid w:val="00D546D0"/>
    <w:rsid w:val="00D54997"/>
    <w:rsid w:val="00D54DEA"/>
    <w:rsid w:val="00D54F05"/>
    <w:rsid w:val="00D551BD"/>
    <w:rsid w:val="00D55A65"/>
    <w:rsid w:val="00D55E4A"/>
    <w:rsid w:val="00D56364"/>
    <w:rsid w:val="00D56728"/>
    <w:rsid w:val="00D56BD4"/>
    <w:rsid w:val="00D56F60"/>
    <w:rsid w:val="00D5722A"/>
    <w:rsid w:val="00D57255"/>
    <w:rsid w:val="00D5727A"/>
    <w:rsid w:val="00D57528"/>
    <w:rsid w:val="00D57831"/>
    <w:rsid w:val="00D578EF"/>
    <w:rsid w:val="00D57DB7"/>
    <w:rsid w:val="00D57F71"/>
    <w:rsid w:val="00D60294"/>
    <w:rsid w:val="00D60654"/>
    <w:rsid w:val="00D60756"/>
    <w:rsid w:val="00D6098D"/>
    <w:rsid w:val="00D60DB2"/>
    <w:rsid w:val="00D60EE9"/>
    <w:rsid w:val="00D61170"/>
    <w:rsid w:val="00D616D6"/>
    <w:rsid w:val="00D6195F"/>
    <w:rsid w:val="00D62040"/>
    <w:rsid w:val="00D620F9"/>
    <w:rsid w:val="00D62140"/>
    <w:rsid w:val="00D62964"/>
    <w:rsid w:val="00D630DB"/>
    <w:rsid w:val="00D63262"/>
    <w:rsid w:val="00D63484"/>
    <w:rsid w:val="00D63751"/>
    <w:rsid w:val="00D64435"/>
    <w:rsid w:val="00D64814"/>
    <w:rsid w:val="00D64A06"/>
    <w:rsid w:val="00D64E1D"/>
    <w:rsid w:val="00D657E0"/>
    <w:rsid w:val="00D65A2E"/>
    <w:rsid w:val="00D65B7B"/>
    <w:rsid w:val="00D6623B"/>
    <w:rsid w:val="00D6625D"/>
    <w:rsid w:val="00D66804"/>
    <w:rsid w:val="00D67525"/>
    <w:rsid w:val="00D67BA7"/>
    <w:rsid w:val="00D70242"/>
    <w:rsid w:val="00D706DE"/>
    <w:rsid w:val="00D70743"/>
    <w:rsid w:val="00D709E5"/>
    <w:rsid w:val="00D71B07"/>
    <w:rsid w:val="00D71EAE"/>
    <w:rsid w:val="00D725A0"/>
    <w:rsid w:val="00D725B0"/>
    <w:rsid w:val="00D7298D"/>
    <w:rsid w:val="00D72AF7"/>
    <w:rsid w:val="00D72D7F"/>
    <w:rsid w:val="00D72F07"/>
    <w:rsid w:val="00D73484"/>
    <w:rsid w:val="00D7370C"/>
    <w:rsid w:val="00D738F6"/>
    <w:rsid w:val="00D73A73"/>
    <w:rsid w:val="00D73B02"/>
    <w:rsid w:val="00D73DE8"/>
    <w:rsid w:val="00D74695"/>
    <w:rsid w:val="00D74829"/>
    <w:rsid w:val="00D74B62"/>
    <w:rsid w:val="00D75324"/>
    <w:rsid w:val="00D75592"/>
    <w:rsid w:val="00D7562F"/>
    <w:rsid w:val="00D75A17"/>
    <w:rsid w:val="00D75A47"/>
    <w:rsid w:val="00D76A93"/>
    <w:rsid w:val="00D76B0A"/>
    <w:rsid w:val="00D772FC"/>
    <w:rsid w:val="00D776F8"/>
    <w:rsid w:val="00D77736"/>
    <w:rsid w:val="00D80170"/>
    <w:rsid w:val="00D801A5"/>
    <w:rsid w:val="00D80233"/>
    <w:rsid w:val="00D802ED"/>
    <w:rsid w:val="00D8083F"/>
    <w:rsid w:val="00D8099B"/>
    <w:rsid w:val="00D80A24"/>
    <w:rsid w:val="00D80B23"/>
    <w:rsid w:val="00D814A4"/>
    <w:rsid w:val="00D81C6D"/>
    <w:rsid w:val="00D8362F"/>
    <w:rsid w:val="00D8380C"/>
    <w:rsid w:val="00D838F5"/>
    <w:rsid w:val="00D85C06"/>
    <w:rsid w:val="00D85FCB"/>
    <w:rsid w:val="00D861B1"/>
    <w:rsid w:val="00D864C6"/>
    <w:rsid w:val="00D86F81"/>
    <w:rsid w:val="00D877AA"/>
    <w:rsid w:val="00D879E9"/>
    <w:rsid w:val="00D87EA2"/>
    <w:rsid w:val="00D900B6"/>
    <w:rsid w:val="00D902F3"/>
    <w:rsid w:val="00D90815"/>
    <w:rsid w:val="00D90AB4"/>
    <w:rsid w:val="00D91296"/>
    <w:rsid w:val="00D91861"/>
    <w:rsid w:val="00D920F8"/>
    <w:rsid w:val="00D92534"/>
    <w:rsid w:val="00D925B5"/>
    <w:rsid w:val="00D92632"/>
    <w:rsid w:val="00D92A4C"/>
    <w:rsid w:val="00D92DA0"/>
    <w:rsid w:val="00D92F17"/>
    <w:rsid w:val="00D93D80"/>
    <w:rsid w:val="00D94277"/>
    <w:rsid w:val="00D94A21"/>
    <w:rsid w:val="00D94AE0"/>
    <w:rsid w:val="00D94C7B"/>
    <w:rsid w:val="00D94CE6"/>
    <w:rsid w:val="00D94D3C"/>
    <w:rsid w:val="00D94F78"/>
    <w:rsid w:val="00D95DA8"/>
    <w:rsid w:val="00D95DD8"/>
    <w:rsid w:val="00D96050"/>
    <w:rsid w:val="00D9651C"/>
    <w:rsid w:val="00D96555"/>
    <w:rsid w:val="00D96BE8"/>
    <w:rsid w:val="00D97456"/>
    <w:rsid w:val="00D9796C"/>
    <w:rsid w:val="00DA021F"/>
    <w:rsid w:val="00DA0709"/>
    <w:rsid w:val="00DA0ED4"/>
    <w:rsid w:val="00DA1259"/>
    <w:rsid w:val="00DA149B"/>
    <w:rsid w:val="00DA198E"/>
    <w:rsid w:val="00DA1C8F"/>
    <w:rsid w:val="00DA237D"/>
    <w:rsid w:val="00DA2456"/>
    <w:rsid w:val="00DA2ADA"/>
    <w:rsid w:val="00DA2C40"/>
    <w:rsid w:val="00DA30FB"/>
    <w:rsid w:val="00DA43E8"/>
    <w:rsid w:val="00DA4779"/>
    <w:rsid w:val="00DA4A62"/>
    <w:rsid w:val="00DA4C9A"/>
    <w:rsid w:val="00DA4DA2"/>
    <w:rsid w:val="00DA54CC"/>
    <w:rsid w:val="00DA550B"/>
    <w:rsid w:val="00DA55B0"/>
    <w:rsid w:val="00DA5BD3"/>
    <w:rsid w:val="00DA60A2"/>
    <w:rsid w:val="00DA66F9"/>
    <w:rsid w:val="00DA6BD1"/>
    <w:rsid w:val="00DA72A3"/>
    <w:rsid w:val="00DA76B5"/>
    <w:rsid w:val="00DA78C1"/>
    <w:rsid w:val="00DA7EE9"/>
    <w:rsid w:val="00DB0639"/>
    <w:rsid w:val="00DB0A15"/>
    <w:rsid w:val="00DB0EAB"/>
    <w:rsid w:val="00DB0F74"/>
    <w:rsid w:val="00DB11B3"/>
    <w:rsid w:val="00DB1521"/>
    <w:rsid w:val="00DB1D09"/>
    <w:rsid w:val="00DB1EF5"/>
    <w:rsid w:val="00DB214B"/>
    <w:rsid w:val="00DB21A1"/>
    <w:rsid w:val="00DB22A4"/>
    <w:rsid w:val="00DB2591"/>
    <w:rsid w:val="00DB2F15"/>
    <w:rsid w:val="00DB3496"/>
    <w:rsid w:val="00DB35B4"/>
    <w:rsid w:val="00DB3C21"/>
    <w:rsid w:val="00DB4536"/>
    <w:rsid w:val="00DB4948"/>
    <w:rsid w:val="00DB4B15"/>
    <w:rsid w:val="00DB4C9A"/>
    <w:rsid w:val="00DB4CE6"/>
    <w:rsid w:val="00DB4F2D"/>
    <w:rsid w:val="00DB4F32"/>
    <w:rsid w:val="00DB57A6"/>
    <w:rsid w:val="00DB588F"/>
    <w:rsid w:val="00DB58E1"/>
    <w:rsid w:val="00DB644F"/>
    <w:rsid w:val="00DB6CCE"/>
    <w:rsid w:val="00DB6FF6"/>
    <w:rsid w:val="00DB7441"/>
    <w:rsid w:val="00DB77F9"/>
    <w:rsid w:val="00DB7B44"/>
    <w:rsid w:val="00DB7C75"/>
    <w:rsid w:val="00DB7DEB"/>
    <w:rsid w:val="00DB7FEC"/>
    <w:rsid w:val="00DC002D"/>
    <w:rsid w:val="00DC04BF"/>
    <w:rsid w:val="00DC0C55"/>
    <w:rsid w:val="00DC1662"/>
    <w:rsid w:val="00DC1888"/>
    <w:rsid w:val="00DC1B65"/>
    <w:rsid w:val="00DC1F74"/>
    <w:rsid w:val="00DC20A0"/>
    <w:rsid w:val="00DC26E6"/>
    <w:rsid w:val="00DC2C37"/>
    <w:rsid w:val="00DC2FD6"/>
    <w:rsid w:val="00DC3111"/>
    <w:rsid w:val="00DC3242"/>
    <w:rsid w:val="00DC32CD"/>
    <w:rsid w:val="00DC3455"/>
    <w:rsid w:val="00DC36DF"/>
    <w:rsid w:val="00DC38A3"/>
    <w:rsid w:val="00DC40DB"/>
    <w:rsid w:val="00DC4229"/>
    <w:rsid w:val="00DC456F"/>
    <w:rsid w:val="00DC481F"/>
    <w:rsid w:val="00DC4BF9"/>
    <w:rsid w:val="00DC4E5E"/>
    <w:rsid w:val="00DC539D"/>
    <w:rsid w:val="00DC5627"/>
    <w:rsid w:val="00DC5A8D"/>
    <w:rsid w:val="00DC5D2E"/>
    <w:rsid w:val="00DC67DE"/>
    <w:rsid w:val="00DC6E9C"/>
    <w:rsid w:val="00DC703D"/>
    <w:rsid w:val="00DC7075"/>
    <w:rsid w:val="00DC785F"/>
    <w:rsid w:val="00DD0365"/>
    <w:rsid w:val="00DD0578"/>
    <w:rsid w:val="00DD0A35"/>
    <w:rsid w:val="00DD0BFE"/>
    <w:rsid w:val="00DD12F1"/>
    <w:rsid w:val="00DD1950"/>
    <w:rsid w:val="00DD1AD9"/>
    <w:rsid w:val="00DD1C64"/>
    <w:rsid w:val="00DD1C6C"/>
    <w:rsid w:val="00DD2651"/>
    <w:rsid w:val="00DD2864"/>
    <w:rsid w:val="00DD29CF"/>
    <w:rsid w:val="00DD320E"/>
    <w:rsid w:val="00DD3879"/>
    <w:rsid w:val="00DD39A9"/>
    <w:rsid w:val="00DD41B8"/>
    <w:rsid w:val="00DD44E4"/>
    <w:rsid w:val="00DD48AC"/>
    <w:rsid w:val="00DD5042"/>
    <w:rsid w:val="00DD5351"/>
    <w:rsid w:val="00DD53D2"/>
    <w:rsid w:val="00DD5419"/>
    <w:rsid w:val="00DD5FF6"/>
    <w:rsid w:val="00DD667E"/>
    <w:rsid w:val="00DD73FC"/>
    <w:rsid w:val="00DD779D"/>
    <w:rsid w:val="00DD77F8"/>
    <w:rsid w:val="00DD7C6F"/>
    <w:rsid w:val="00DE01D3"/>
    <w:rsid w:val="00DE03FF"/>
    <w:rsid w:val="00DE0435"/>
    <w:rsid w:val="00DE0C24"/>
    <w:rsid w:val="00DE0FBF"/>
    <w:rsid w:val="00DE11D6"/>
    <w:rsid w:val="00DE1796"/>
    <w:rsid w:val="00DE188E"/>
    <w:rsid w:val="00DE1E53"/>
    <w:rsid w:val="00DE2896"/>
    <w:rsid w:val="00DE3E84"/>
    <w:rsid w:val="00DE40C5"/>
    <w:rsid w:val="00DE48DD"/>
    <w:rsid w:val="00DE493F"/>
    <w:rsid w:val="00DE677E"/>
    <w:rsid w:val="00DE6CFC"/>
    <w:rsid w:val="00DE7269"/>
    <w:rsid w:val="00DF02E1"/>
    <w:rsid w:val="00DF02E3"/>
    <w:rsid w:val="00DF14F3"/>
    <w:rsid w:val="00DF1663"/>
    <w:rsid w:val="00DF1943"/>
    <w:rsid w:val="00DF1A22"/>
    <w:rsid w:val="00DF1F51"/>
    <w:rsid w:val="00DF2280"/>
    <w:rsid w:val="00DF22BD"/>
    <w:rsid w:val="00DF23F0"/>
    <w:rsid w:val="00DF25C4"/>
    <w:rsid w:val="00DF25C9"/>
    <w:rsid w:val="00DF2BA3"/>
    <w:rsid w:val="00DF2D14"/>
    <w:rsid w:val="00DF33A2"/>
    <w:rsid w:val="00DF380E"/>
    <w:rsid w:val="00DF3F6A"/>
    <w:rsid w:val="00DF4913"/>
    <w:rsid w:val="00DF4AF7"/>
    <w:rsid w:val="00DF6346"/>
    <w:rsid w:val="00DF6604"/>
    <w:rsid w:val="00DF70B9"/>
    <w:rsid w:val="00DF7523"/>
    <w:rsid w:val="00DF7892"/>
    <w:rsid w:val="00DF7C8D"/>
    <w:rsid w:val="00DF7F63"/>
    <w:rsid w:val="00E005FC"/>
    <w:rsid w:val="00E007E5"/>
    <w:rsid w:val="00E00853"/>
    <w:rsid w:val="00E00C68"/>
    <w:rsid w:val="00E00DCB"/>
    <w:rsid w:val="00E0104C"/>
    <w:rsid w:val="00E01A6B"/>
    <w:rsid w:val="00E02134"/>
    <w:rsid w:val="00E0218E"/>
    <w:rsid w:val="00E023B3"/>
    <w:rsid w:val="00E02442"/>
    <w:rsid w:val="00E025CC"/>
    <w:rsid w:val="00E0325A"/>
    <w:rsid w:val="00E03327"/>
    <w:rsid w:val="00E0339D"/>
    <w:rsid w:val="00E0358D"/>
    <w:rsid w:val="00E03C3C"/>
    <w:rsid w:val="00E0415B"/>
    <w:rsid w:val="00E04792"/>
    <w:rsid w:val="00E04932"/>
    <w:rsid w:val="00E04B2A"/>
    <w:rsid w:val="00E054E9"/>
    <w:rsid w:val="00E05858"/>
    <w:rsid w:val="00E05E6F"/>
    <w:rsid w:val="00E06343"/>
    <w:rsid w:val="00E06745"/>
    <w:rsid w:val="00E067AC"/>
    <w:rsid w:val="00E06D7A"/>
    <w:rsid w:val="00E07063"/>
    <w:rsid w:val="00E071A1"/>
    <w:rsid w:val="00E075DE"/>
    <w:rsid w:val="00E10435"/>
    <w:rsid w:val="00E10B08"/>
    <w:rsid w:val="00E11721"/>
    <w:rsid w:val="00E11D86"/>
    <w:rsid w:val="00E12662"/>
    <w:rsid w:val="00E12A63"/>
    <w:rsid w:val="00E130FA"/>
    <w:rsid w:val="00E13149"/>
    <w:rsid w:val="00E133E2"/>
    <w:rsid w:val="00E1350A"/>
    <w:rsid w:val="00E135AB"/>
    <w:rsid w:val="00E136AF"/>
    <w:rsid w:val="00E13B56"/>
    <w:rsid w:val="00E13C07"/>
    <w:rsid w:val="00E13F99"/>
    <w:rsid w:val="00E142F7"/>
    <w:rsid w:val="00E149A1"/>
    <w:rsid w:val="00E14A46"/>
    <w:rsid w:val="00E14B49"/>
    <w:rsid w:val="00E14BCC"/>
    <w:rsid w:val="00E153AE"/>
    <w:rsid w:val="00E1547F"/>
    <w:rsid w:val="00E15C2B"/>
    <w:rsid w:val="00E162C3"/>
    <w:rsid w:val="00E168A2"/>
    <w:rsid w:val="00E16AD6"/>
    <w:rsid w:val="00E16B91"/>
    <w:rsid w:val="00E16C39"/>
    <w:rsid w:val="00E17115"/>
    <w:rsid w:val="00E1741E"/>
    <w:rsid w:val="00E176A7"/>
    <w:rsid w:val="00E179CF"/>
    <w:rsid w:val="00E203B0"/>
    <w:rsid w:val="00E204F3"/>
    <w:rsid w:val="00E20803"/>
    <w:rsid w:val="00E20898"/>
    <w:rsid w:val="00E20B43"/>
    <w:rsid w:val="00E213BA"/>
    <w:rsid w:val="00E21AF0"/>
    <w:rsid w:val="00E21C21"/>
    <w:rsid w:val="00E21E99"/>
    <w:rsid w:val="00E220E9"/>
    <w:rsid w:val="00E221F0"/>
    <w:rsid w:val="00E222A2"/>
    <w:rsid w:val="00E22752"/>
    <w:rsid w:val="00E22E0C"/>
    <w:rsid w:val="00E23533"/>
    <w:rsid w:val="00E23D11"/>
    <w:rsid w:val="00E23E2B"/>
    <w:rsid w:val="00E24206"/>
    <w:rsid w:val="00E24657"/>
    <w:rsid w:val="00E24E33"/>
    <w:rsid w:val="00E24E5E"/>
    <w:rsid w:val="00E25A99"/>
    <w:rsid w:val="00E25E7A"/>
    <w:rsid w:val="00E266C5"/>
    <w:rsid w:val="00E2678A"/>
    <w:rsid w:val="00E26D78"/>
    <w:rsid w:val="00E2707A"/>
    <w:rsid w:val="00E27324"/>
    <w:rsid w:val="00E2734D"/>
    <w:rsid w:val="00E27816"/>
    <w:rsid w:val="00E27D84"/>
    <w:rsid w:val="00E30AB2"/>
    <w:rsid w:val="00E30FF1"/>
    <w:rsid w:val="00E31B4C"/>
    <w:rsid w:val="00E3291D"/>
    <w:rsid w:val="00E32AF8"/>
    <w:rsid w:val="00E33157"/>
    <w:rsid w:val="00E33728"/>
    <w:rsid w:val="00E338D7"/>
    <w:rsid w:val="00E34203"/>
    <w:rsid w:val="00E342D4"/>
    <w:rsid w:val="00E3444A"/>
    <w:rsid w:val="00E34524"/>
    <w:rsid w:val="00E347FD"/>
    <w:rsid w:val="00E348EC"/>
    <w:rsid w:val="00E34DEE"/>
    <w:rsid w:val="00E35306"/>
    <w:rsid w:val="00E354F2"/>
    <w:rsid w:val="00E35549"/>
    <w:rsid w:val="00E359B6"/>
    <w:rsid w:val="00E35BEA"/>
    <w:rsid w:val="00E35E3C"/>
    <w:rsid w:val="00E35FDC"/>
    <w:rsid w:val="00E3638F"/>
    <w:rsid w:val="00E36999"/>
    <w:rsid w:val="00E3708C"/>
    <w:rsid w:val="00E379C6"/>
    <w:rsid w:val="00E37A58"/>
    <w:rsid w:val="00E37E9C"/>
    <w:rsid w:val="00E401C5"/>
    <w:rsid w:val="00E4053D"/>
    <w:rsid w:val="00E40A99"/>
    <w:rsid w:val="00E40BAB"/>
    <w:rsid w:val="00E4102A"/>
    <w:rsid w:val="00E41307"/>
    <w:rsid w:val="00E4187B"/>
    <w:rsid w:val="00E41B0A"/>
    <w:rsid w:val="00E41C4D"/>
    <w:rsid w:val="00E41C57"/>
    <w:rsid w:val="00E41E51"/>
    <w:rsid w:val="00E424BB"/>
    <w:rsid w:val="00E425E3"/>
    <w:rsid w:val="00E42D72"/>
    <w:rsid w:val="00E42EF8"/>
    <w:rsid w:val="00E43AA7"/>
    <w:rsid w:val="00E43C0C"/>
    <w:rsid w:val="00E4428B"/>
    <w:rsid w:val="00E4469D"/>
    <w:rsid w:val="00E44AA1"/>
    <w:rsid w:val="00E44CF5"/>
    <w:rsid w:val="00E44D63"/>
    <w:rsid w:val="00E45B92"/>
    <w:rsid w:val="00E45DD0"/>
    <w:rsid w:val="00E45F4F"/>
    <w:rsid w:val="00E46845"/>
    <w:rsid w:val="00E47620"/>
    <w:rsid w:val="00E50370"/>
    <w:rsid w:val="00E504FD"/>
    <w:rsid w:val="00E50653"/>
    <w:rsid w:val="00E50924"/>
    <w:rsid w:val="00E5095F"/>
    <w:rsid w:val="00E50BCE"/>
    <w:rsid w:val="00E517A4"/>
    <w:rsid w:val="00E51A3A"/>
    <w:rsid w:val="00E51A3B"/>
    <w:rsid w:val="00E51C69"/>
    <w:rsid w:val="00E51C93"/>
    <w:rsid w:val="00E51DC0"/>
    <w:rsid w:val="00E51DF9"/>
    <w:rsid w:val="00E525FF"/>
    <w:rsid w:val="00E52881"/>
    <w:rsid w:val="00E52C04"/>
    <w:rsid w:val="00E52FE3"/>
    <w:rsid w:val="00E53CEA"/>
    <w:rsid w:val="00E53F98"/>
    <w:rsid w:val="00E5414F"/>
    <w:rsid w:val="00E54AAA"/>
    <w:rsid w:val="00E54F01"/>
    <w:rsid w:val="00E5511A"/>
    <w:rsid w:val="00E55172"/>
    <w:rsid w:val="00E5551F"/>
    <w:rsid w:val="00E556D0"/>
    <w:rsid w:val="00E5597A"/>
    <w:rsid w:val="00E55C56"/>
    <w:rsid w:val="00E55C69"/>
    <w:rsid w:val="00E56C71"/>
    <w:rsid w:val="00E56D5C"/>
    <w:rsid w:val="00E56E6C"/>
    <w:rsid w:val="00E57446"/>
    <w:rsid w:val="00E57C00"/>
    <w:rsid w:val="00E6076E"/>
    <w:rsid w:val="00E6096A"/>
    <w:rsid w:val="00E60999"/>
    <w:rsid w:val="00E60C1F"/>
    <w:rsid w:val="00E60D12"/>
    <w:rsid w:val="00E60D5A"/>
    <w:rsid w:val="00E60F44"/>
    <w:rsid w:val="00E61451"/>
    <w:rsid w:val="00E61653"/>
    <w:rsid w:val="00E62B6A"/>
    <w:rsid w:val="00E62C70"/>
    <w:rsid w:val="00E62E7A"/>
    <w:rsid w:val="00E63D4A"/>
    <w:rsid w:val="00E64D14"/>
    <w:rsid w:val="00E64F08"/>
    <w:rsid w:val="00E650CC"/>
    <w:rsid w:val="00E65230"/>
    <w:rsid w:val="00E65766"/>
    <w:rsid w:val="00E65C9A"/>
    <w:rsid w:val="00E66214"/>
    <w:rsid w:val="00E66575"/>
    <w:rsid w:val="00E6664B"/>
    <w:rsid w:val="00E66A4E"/>
    <w:rsid w:val="00E66BA0"/>
    <w:rsid w:val="00E67247"/>
    <w:rsid w:val="00E67482"/>
    <w:rsid w:val="00E67BA0"/>
    <w:rsid w:val="00E702E3"/>
    <w:rsid w:val="00E70732"/>
    <w:rsid w:val="00E70800"/>
    <w:rsid w:val="00E70CC8"/>
    <w:rsid w:val="00E70D00"/>
    <w:rsid w:val="00E70D6E"/>
    <w:rsid w:val="00E716F2"/>
    <w:rsid w:val="00E7183E"/>
    <w:rsid w:val="00E71A6C"/>
    <w:rsid w:val="00E71BC1"/>
    <w:rsid w:val="00E727DD"/>
    <w:rsid w:val="00E72CE9"/>
    <w:rsid w:val="00E73B23"/>
    <w:rsid w:val="00E73BED"/>
    <w:rsid w:val="00E742B1"/>
    <w:rsid w:val="00E74446"/>
    <w:rsid w:val="00E747F2"/>
    <w:rsid w:val="00E74943"/>
    <w:rsid w:val="00E74DE7"/>
    <w:rsid w:val="00E74F62"/>
    <w:rsid w:val="00E75222"/>
    <w:rsid w:val="00E756A4"/>
    <w:rsid w:val="00E75BB6"/>
    <w:rsid w:val="00E75C2A"/>
    <w:rsid w:val="00E7600F"/>
    <w:rsid w:val="00E7641D"/>
    <w:rsid w:val="00E766DB"/>
    <w:rsid w:val="00E76D29"/>
    <w:rsid w:val="00E77146"/>
    <w:rsid w:val="00E77528"/>
    <w:rsid w:val="00E77B72"/>
    <w:rsid w:val="00E804A2"/>
    <w:rsid w:val="00E809B5"/>
    <w:rsid w:val="00E809DE"/>
    <w:rsid w:val="00E80AE7"/>
    <w:rsid w:val="00E81087"/>
    <w:rsid w:val="00E810B5"/>
    <w:rsid w:val="00E810D4"/>
    <w:rsid w:val="00E81147"/>
    <w:rsid w:val="00E811C8"/>
    <w:rsid w:val="00E812E0"/>
    <w:rsid w:val="00E81FB8"/>
    <w:rsid w:val="00E828C6"/>
    <w:rsid w:val="00E82CEC"/>
    <w:rsid w:val="00E83DEB"/>
    <w:rsid w:val="00E84924"/>
    <w:rsid w:val="00E84977"/>
    <w:rsid w:val="00E84F5A"/>
    <w:rsid w:val="00E85317"/>
    <w:rsid w:val="00E857B4"/>
    <w:rsid w:val="00E858C6"/>
    <w:rsid w:val="00E8594C"/>
    <w:rsid w:val="00E85B3F"/>
    <w:rsid w:val="00E85C29"/>
    <w:rsid w:val="00E863CE"/>
    <w:rsid w:val="00E86619"/>
    <w:rsid w:val="00E86631"/>
    <w:rsid w:val="00E8705A"/>
    <w:rsid w:val="00E87232"/>
    <w:rsid w:val="00E87685"/>
    <w:rsid w:val="00E87919"/>
    <w:rsid w:val="00E90192"/>
    <w:rsid w:val="00E903FC"/>
    <w:rsid w:val="00E905D1"/>
    <w:rsid w:val="00E90973"/>
    <w:rsid w:val="00E909B3"/>
    <w:rsid w:val="00E91052"/>
    <w:rsid w:val="00E9106E"/>
    <w:rsid w:val="00E9149F"/>
    <w:rsid w:val="00E9174E"/>
    <w:rsid w:val="00E918FA"/>
    <w:rsid w:val="00E91909"/>
    <w:rsid w:val="00E922EB"/>
    <w:rsid w:val="00E92C4E"/>
    <w:rsid w:val="00E93811"/>
    <w:rsid w:val="00E93F57"/>
    <w:rsid w:val="00E957DC"/>
    <w:rsid w:val="00E958D1"/>
    <w:rsid w:val="00E959EF"/>
    <w:rsid w:val="00E95B51"/>
    <w:rsid w:val="00E95D76"/>
    <w:rsid w:val="00E966D7"/>
    <w:rsid w:val="00E9690A"/>
    <w:rsid w:val="00E96A2D"/>
    <w:rsid w:val="00E96CA1"/>
    <w:rsid w:val="00E96F01"/>
    <w:rsid w:val="00E971EC"/>
    <w:rsid w:val="00E9758B"/>
    <w:rsid w:val="00E9770B"/>
    <w:rsid w:val="00E97981"/>
    <w:rsid w:val="00E97B1E"/>
    <w:rsid w:val="00E97B99"/>
    <w:rsid w:val="00EA0070"/>
    <w:rsid w:val="00EA04EB"/>
    <w:rsid w:val="00EA0AFD"/>
    <w:rsid w:val="00EA0D41"/>
    <w:rsid w:val="00EA0E24"/>
    <w:rsid w:val="00EA0E8B"/>
    <w:rsid w:val="00EA0F31"/>
    <w:rsid w:val="00EA1061"/>
    <w:rsid w:val="00EA16C4"/>
    <w:rsid w:val="00EA1CE0"/>
    <w:rsid w:val="00EA1DDB"/>
    <w:rsid w:val="00EA1E5E"/>
    <w:rsid w:val="00EA2039"/>
    <w:rsid w:val="00EA2105"/>
    <w:rsid w:val="00EA240A"/>
    <w:rsid w:val="00EA24EB"/>
    <w:rsid w:val="00EA25A3"/>
    <w:rsid w:val="00EA2F7C"/>
    <w:rsid w:val="00EA3577"/>
    <w:rsid w:val="00EA3A50"/>
    <w:rsid w:val="00EA43B0"/>
    <w:rsid w:val="00EA517C"/>
    <w:rsid w:val="00EA517F"/>
    <w:rsid w:val="00EA545E"/>
    <w:rsid w:val="00EA54E6"/>
    <w:rsid w:val="00EA5CD8"/>
    <w:rsid w:val="00EA60F8"/>
    <w:rsid w:val="00EA6424"/>
    <w:rsid w:val="00EA6A75"/>
    <w:rsid w:val="00EA7548"/>
    <w:rsid w:val="00EA7989"/>
    <w:rsid w:val="00EA7ED9"/>
    <w:rsid w:val="00EA7FD9"/>
    <w:rsid w:val="00EB09DD"/>
    <w:rsid w:val="00EB0FA6"/>
    <w:rsid w:val="00EB1962"/>
    <w:rsid w:val="00EB1A63"/>
    <w:rsid w:val="00EB39D9"/>
    <w:rsid w:val="00EB3BC0"/>
    <w:rsid w:val="00EB3C8D"/>
    <w:rsid w:val="00EB3D23"/>
    <w:rsid w:val="00EB3DD4"/>
    <w:rsid w:val="00EB42EE"/>
    <w:rsid w:val="00EB4629"/>
    <w:rsid w:val="00EB470F"/>
    <w:rsid w:val="00EB5E59"/>
    <w:rsid w:val="00EB6203"/>
    <w:rsid w:val="00EB6469"/>
    <w:rsid w:val="00EB65D2"/>
    <w:rsid w:val="00EB6AE9"/>
    <w:rsid w:val="00EB6DCC"/>
    <w:rsid w:val="00EB7082"/>
    <w:rsid w:val="00EB7BF0"/>
    <w:rsid w:val="00EB7EE1"/>
    <w:rsid w:val="00EC0241"/>
    <w:rsid w:val="00EC090F"/>
    <w:rsid w:val="00EC0C84"/>
    <w:rsid w:val="00EC143A"/>
    <w:rsid w:val="00EC1788"/>
    <w:rsid w:val="00EC20CD"/>
    <w:rsid w:val="00EC23BA"/>
    <w:rsid w:val="00EC2649"/>
    <w:rsid w:val="00EC2BEF"/>
    <w:rsid w:val="00EC2D66"/>
    <w:rsid w:val="00EC2E5F"/>
    <w:rsid w:val="00EC30CE"/>
    <w:rsid w:val="00EC31FD"/>
    <w:rsid w:val="00EC358F"/>
    <w:rsid w:val="00EC3594"/>
    <w:rsid w:val="00EC376C"/>
    <w:rsid w:val="00EC384F"/>
    <w:rsid w:val="00EC3D1B"/>
    <w:rsid w:val="00EC3E6D"/>
    <w:rsid w:val="00EC3EBA"/>
    <w:rsid w:val="00EC3F04"/>
    <w:rsid w:val="00EC43F9"/>
    <w:rsid w:val="00EC51DD"/>
    <w:rsid w:val="00EC52FA"/>
    <w:rsid w:val="00EC5898"/>
    <w:rsid w:val="00EC5932"/>
    <w:rsid w:val="00EC5D0C"/>
    <w:rsid w:val="00EC5E1A"/>
    <w:rsid w:val="00EC6175"/>
    <w:rsid w:val="00EC630A"/>
    <w:rsid w:val="00EC66FC"/>
    <w:rsid w:val="00EC753E"/>
    <w:rsid w:val="00EC7E64"/>
    <w:rsid w:val="00EC7F22"/>
    <w:rsid w:val="00ED0013"/>
    <w:rsid w:val="00ED004B"/>
    <w:rsid w:val="00ED020E"/>
    <w:rsid w:val="00ED0B6D"/>
    <w:rsid w:val="00ED14CC"/>
    <w:rsid w:val="00ED1817"/>
    <w:rsid w:val="00ED1988"/>
    <w:rsid w:val="00ED1C67"/>
    <w:rsid w:val="00ED1FDD"/>
    <w:rsid w:val="00ED2125"/>
    <w:rsid w:val="00ED2225"/>
    <w:rsid w:val="00ED23F1"/>
    <w:rsid w:val="00ED3053"/>
    <w:rsid w:val="00ED4411"/>
    <w:rsid w:val="00ED4479"/>
    <w:rsid w:val="00ED4D4C"/>
    <w:rsid w:val="00ED4E84"/>
    <w:rsid w:val="00ED556F"/>
    <w:rsid w:val="00ED5627"/>
    <w:rsid w:val="00ED6061"/>
    <w:rsid w:val="00ED6276"/>
    <w:rsid w:val="00ED7691"/>
    <w:rsid w:val="00ED7F34"/>
    <w:rsid w:val="00ED7F93"/>
    <w:rsid w:val="00EE03E1"/>
    <w:rsid w:val="00EE0480"/>
    <w:rsid w:val="00EE09B0"/>
    <w:rsid w:val="00EE0DA6"/>
    <w:rsid w:val="00EE1084"/>
    <w:rsid w:val="00EE13D1"/>
    <w:rsid w:val="00EE13E5"/>
    <w:rsid w:val="00EE14D2"/>
    <w:rsid w:val="00EE1779"/>
    <w:rsid w:val="00EE181F"/>
    <w:rsid w:val="00EE19BA"/>
    <w:rsid w:val="00EE19C9"/>
    <w:rsid w:val="00EE1EA0"/>
    <w:rsid w:val="00EE2613"/>
    <w:rsid w:val="00EE27FE"/>
    <w:rsid w:val="00EE2C88"/>
    <w:rsid w:val="00EE2F84"/>
    <w:rsid w:val="00EE35A7"/>
    <w:rsid w:val="00EE3954"/>
    <w:rsid w:val="00EE3B01"/>
    <w:rsid w:val="00EE4D19"/>
    <w:rsid w:val="00EE52AA"/>
    <w:rsid w:val="00EE572E"/>
    <w:rsid w:val="00EE5D7C"/>
    <w:rsid w:val="00EE5E2A"/>
    <w:rsid w:val="00EE5E31"/>
    <w:rsid w:val="00EE67C6"/>
    <w:rsid w:val="00EE6F2B"/>
    <w:rsid w:val="00EE73FF"/>
    <w:rsid w:val="00EE7838"/>
    <w:rsid w:val="00EE79C5"/>
    <w:rsid w:val="00EE7D54"/>
    <w:rsid w:val="00EF0284"/>
    <w:rsid w:val="00EF06CB"/>
    <w:rsid w:val="00EF0F80"/>
    <w:rsid w:val="00EF1A52"/>
    <w:rsid w:val="00EF1C38"/>
    <w:rsid w:val="00EF22F0"/>
    <w:rsid w:val="00EF253E"/>
    <w:rsid w:val="00EF2559"/>
    <w:rsid w:val="00EF26CC"/>
    <w:rsid w:val="00EF2845"/>
    <w:rsid w:val="00EF2867"/>
    <w:rsid w:val="00EF2E16"/>
    <w:rsid w:val="00EF2F4E"/>
    <w:rsid w:val="00EF3106"/>
    <w:rsid w:val="00EF31D1"/>
    <w:rsid w:val="00EF32AC"/>
    <w:rsid w:val="00EF378B"/>
    <w:rsid w:val="00EF3973"/>
    <w:rsid w:val="00EF4247"/>
    <w:rsid w:val="00EF4294"/>
    <w:rsid w:val="00EF42C3"/>
    <w:rsid w:val="00EF4770"/>
    <w:rsid w:val="00EF4AF0"/>
    <w:rsid w:val="00EF4D00"/>
    <w:rsid w:val="00EF532E"/>
    <w:rsid w:val="00EF5341"/>
    <w:rsid w:val="00EF54BE"/>
    <w:rsid w:val="00EF5769"/>
    <w:rsid w:val="00EF58D9"/>
    <w:rsid w:val="00EF5DEC"/>
    <w:rsid w:val="00EF5E1A"/>
    <w:rsid w:val="00EF640C"/>
    <w:rsid w:val="00EF6756"/>
    <w:rsid w:val="00EF6A19"/>
    <w:rsid w:val="00EF6D00"/>
    <w:rsid w:val="00EF6ED0"/>
    <w:rsid w:val="00EF6F1D"/>
    <w:rsid w:val="00EF727C"/>
    <w:rsid w:val="00EF7309"/>
    <w:rsid w:val="00EF759D"/>
    <w:rsid w:val="00EF766C"/>
    <w:rsid w:val="00EF798C"/>
    <w:rsid w:val="00EF7A01"/>
    <w:rsid w:val="00F00D71"/>
    <w:rsid w:val="00F00D7F"/>
    <w:rsid w:val="00F00FAC"/>
    <w:rsid w:val="00F0110A"/>
    <w:rsid w:val="00F0252D"/>
    <w:rsid w:val="00F0255B"/>
    <w:rsid w:val="00F02650"/>
    <w:rsid w:val="00F02A8A"/>
    <w:rsid w:val="00F0362E"/>
    <w:rsid w:val="00F0399B"/>
    <w:rsid w:val="00F03F08"/>
    <w:rsid w:val="00F04182"/>
    <w:rsid w:val="00F042AD"/>
    <w:rsid w:val="00F0452A"/>
    <w:rsid w:val="00F047E7"/>
    <w:rsid w:val="00F04A8F"/>
    <w:rsid w:val="00F04F0B"/>
    <w:rsid w:val="00F0556D"/>
    <w:rsid w:val="00F05EB3"/>
    <w:rsid w:val="00F06279"/>
    <w:rsid w:val="00F06774"/>
    <w:rsid w:val="00F068C8"/>
    <w:rsid w:val="00F069E9"/>
    <w:rsid w:val="00F06BC2"/>
    <w:rsid w:val="00F06E16"/>
    <w:rsid w:val="00F07F55"/>
    <w:rsid w:val="00F1014F"/>
    <w:rsid w:val="00F10511"/>
    <w:rsid w:val="00F1078B"/>
    <w:rsid w:val="00F10970"/>
    <w:rsid w:val="00F117FF"/>
    <w:rsid w:val="00F11AAA"/>
    <w:rsid w:val="00F11B71"/>
    <w:rsid w:val="00F11D36"/>
    <w:rsid w:val="00F11E77"/>
    <w:rsid w:val="00F12BC4"/>
    <w:rsid w:val="00F12F9A"/>
    <w:rsid w:val="00F13393"/>
    <w:rsid w:val="00F137E5"/>
    <w:rsid w:val="00F14B66"/>
    <w:rsid w:val="00F14D31"/>
    <w:rsid w:val="00F14DA1"/>
    <w:rsid w:val="00F150E3"/>
    <w:rsid w:val="00F15349"/>
    <w:rsid w:val="00F15CE0"/>
    <w:rsid w:val="00F1635E"/>
    <w:rsid w:val="00F166BB"/>
    <w:rsid w:val="00F17840"/>
    <w:rsid w:val="00F17C4B"/>
    <w:rsid w:val="00F17FB5"/>
    <w:rsid w:val="00F20425"/>
    <w:rsid w:val="00F20B56"/>
    <w:rsid w:val="00F2165F"/>
    <w:rsid w:val="00F2179F"/>
    <w:rsid w:val="00F2189D"/>
    <w:rsid w:val="00F21961"/>
    <w:rsid w:val="00F21AAD"/>
    <w:rsid w:val="00F21ECB"/>
    <w:rsid w:val="00F227F4"/>
    <w:rsid w:val="00F2388C"/>
    <w:rsid w:val="00F23A94"/>
    <w:rsid w:val="00F23CC5"/>
    <w:rsid w:val="00F24326"/>
    <w:rsid w:val="00F2467F"/>
    <w:rsid w:val="00F25055"/>
    <w:rsid w:val="00F2546D"/>
    <w:rsid w:val="00F25F59"/>
    <w:rsid w:val="00F265F3"/>
    <w:rsid w:val="00F26626"/>
    <w:rsid w:val="00F26758"/>
    <w:rsid w:val="00F26829"/>
    <w:rsid w:val="00F26EC7"/>
    <w:rsid w:val="00F2730A"/>
    <w:rsid w:val="00F2732A"/>
    <w:rsid w:val="00F274FF"/>
    <w:rsid w:val="00F27A3C"/>
    <w:rsid w:val="00F3019C"/>
    <w:rsid w:val="00F3033D"/>
    <w:rsid w:val="00F3042C"/>
    <w:rsid w:val="00F30519"/>
    <w:rsid w:val="00F30E12"/>
    <w:rsid w:val="00F3190D"/>
    <w:rsid w:val="00F3191E"/>
    <w:rsid w:val="00F31BB4"/>
    <w:rsid w:val="00F323B3"/>
    <w:rsid w:val="00F32AF8"/>
    <w:rsid w:val="00F32DD1"/>
    <w:rsid w:val="00F331D6"/>
    <w:rsid w:val="00F33620"/>
    <w:rsid w:val="00F33D6D"/>
    <w:rsid w:val="00F33E9A"/>
    <w:rsid w:val="00F33FA7"/>
    <w:rsid w:val="00F340ED"/>
    <w:rsid w:val="00F34403"/>
    <w:rsid w:val="00F34819"/>
    <w:rsid w:val="00F34AA6"/>
    <w:rsid w:val="00F353DF"/>
    <w:rsid w:val="00F35B43"/>
    <w:rsid w:val="00F35DD6"/>
    <w:rsid w:val="00F36435"/>
    <w:rsid w:val="00F36C05"/>
    <w:rsid w:val="00F36E48"/>
    <w:rsid w:val="00F370C5"/>
    <w:rsid w:val="00F37437"/>
    <w:rsid w:val="00F37F5D"/>
    <w:rsid w:val="00F405C5"/>
    <w:rsid w:val="00F411A8"/>
    <w:rsid w:val="00F411FF"/>
    <w:rsid w:val="00F413AD"/>
    <w:rsid w:val="00F413BC"/>
    <w:rsid w:val="00F417AF"/>
    <w:rsid w:val="00F41DA4"/>
    <w:rsid w:val="00F41FBB"/>
    <w:rsid w:val="00F4296E"/>
    <w:rsid w:val="00F42B69"/>
    <w:rsid w:val="00F42BED"/>
    <w:rsid w:val="00F42D2F"/>
    <w:rsid w:val="00F42EE0"/>
    <w:rsid w:val="00F43C4E"/>
    <w:rsid w:val="00F43E87"/>
    <w:rsid w:val="00F44787"/>
    <w:rsid w:val="00F44899"/>
    <w:rsid w:val="00F448CF"/>
    <w:rsid w:val="00F44973"/>
    <w:rsid w:val="00F45360"/>
    <w:rsid w:val="00F45AFF"/>
    <w:rsid w:val="00F4616E"/>
    <w:rsid w:val="00F462DA"/>
    <w:rsid w:val="00F4652D"/>
    <w:rsid w:val="00F46767"/>
    <w:rsid w:val="00F4686F"/>
    <w:rsid w:val="00F46DE6"/>
    <w:rsid w:val="00F47365"/>
    <w:rsid w:val="00F47596"/>
    <w:rsid w:val="00F4793C"/>
    <w:rsid w:val="00F47B99"/>
    <w:rsid w:val="00F47D4F"/>
    <w:rsid w:val="00F5003A"/>
    <w:rsid w:val="00F50131"/>
    <w:rsid w:val="00F507C1"/>
    <w:rsid w:val="00F50849"/>
    <w:rsid w:val="00F50BD1"/>
    <w:rsid w:val="00F514B8"/>
    <w:rsid w:val="00F51E76"/>
    <w:rsid w:val="00F51F2E"/>
    <w:rsid w:val="00F527CC"/>
    <w:rsid w:val="00F52B98"/>
    <w:rsid w:val="00F52D72"/>
    <w:rsid w:val="00F53165"/>
    <w:rsid w:val="00F53F8F"/>
    <w:rsid w:val="00F54051"/>
    <w:rsid w:val="00F54C28"/>
    <w:rsid w:val="00F54F8F"/>
    <w:rsid w:val="00F551E0"/>
    <w:rsid w:val="00F55208"/>
    <w:rsid w:val="00F55394"/>
    <w:rsid w:val="00F559D9"/>
    <w:rsid w:val="00F559EA"/>
    <w:rsid w:val="00F55A02"/>
    <w:rsid w:val="00F56849"/>
    <w:rsid w:val="00F56E9E"/>
    <w:rsid w:val="00F57CFF"/>
    <w:rsid w:val="00F600F7"/>
    <w:rsid w:val="00F60751"/>
    <w:rsid w:val="00F608A9"/>
    <w:rsid w:val="00F60EAF"/>
    <w:rsid w:val="00F6136E"/>
    <w:rsid w:val="00F614EB"/>
    <w:rsid w:val="00F6153F"/>
    <w:rsid w:val="00F616DF"/>
    <w:rsid w:val="00F61B3D"/>
    <w:rsid w:val="00F61DEB"/>
    <w:rsid w:val="00F622A4"/>
    <w:rsid w:val="00F62863"/>
    <w:rsid w:val="00F63557"/>
    <w:rsid w:val="00F6366F"/>
    <w:rsid w:val="00F63AF8"/>
    <w:rsid w:val="00F64172"/>
    <w:rsid w:val="00F65633"/>
    <w:rsid w:val="00F65C42"/>
    <w:rsid w:val="00F66E1C"/>
    <w:rsid w:val="00F66EB1"/>
    <w:rsid w:val="00F67201"/>
    <w:rsid w:val="00F67784"/>
    <w:rsid w:val="00F67797"/>
    <w:rsid w:val="00F67813"/>
    <w:rsid w:val="00F7021C"/>
    <w:rsid w:val="00F703C1"/>
    <w:rsid w:val="00F707B3"/>
    <w:rsid w:val="00F70B0A"/>
    <w:rsid w:val="00F713E2"/>
    <w:rsid w:val="00F71469"/>
    <w:rsid w:val="00F71AC9"/>
    <w:rsid w:val="00F722E2"/>
    <w:rsid w:val="00F72DE3"/>
    <w:rsid w:val="00F72E23"/>
    <w:rsid w:val="00F731EF"/>
    <w:rsid w:val="00F7348C"/>
    <w:rsid w:val="00F734C8"/>
    <w:rsid w:val="00F73B26"/>
    <w:rsid w:val="00F73F6A"/>
    <w:rsid w:val="00F74277"/>
    <w:rsid w:val="00F74F72"/>
    <w:rsid w:val="00F751DB"/>
    <w:rsid w:val="00F756A0"/>
    <w:rsid w:val="00F756BB"/>
    <w:rsid w:val="00F75727"/>
    <w:rsid w:val="00F758C1"/>
    <w:rsid w:val="00F75C3B"/>
    <w:rsid w:val="00F75D72"/>
    <w:rsid w:val="00F76068"/>
    <w:rsid w:val="00F763C1"/>
    <w:rsid w:val="00F764C8"/>
    <w:rsid w:val="00F76A69"/>
    <w:rsid w:val="00F77231"/>
    <w:rsid w:val="00F7753F"/>
    <w:rsid w:val="00F776CE"/>
    <w:rsid w:val="00F779D6"/>
    <w:rsid w:val="00F77FBE"/>
    <w:rsid w:val="00F801C2"/>
    <w:rsid w:val="00F80360"/>
    <w:rsid w:val="00F80BBF"/>
    <w:rsid w:val="00F80DA0"/>
    <w:rsid w:val="00F816D9"/>
    <w:rsid w:val="00F81823"/>
    <w:rsid w:val="00F8203F"/>
    <w:rsid w:val="00F82064"/>
    <w:rsid w:val="00F822A8"/>
    <w:rsid w:val="00F82343"/>
    <w:rsid w:val="00F823AF"/>
    <w:rsid w:val="00F826F2"/>
    <w:rsid w:val="00F827C8"/>
    <w:rsid w:val="00F82AC3"/>
    <w:rsid w:val="00F82CBE"/>
    <w:rsid w:val="00F832F3"/>
    <w:rsid w:val="00F83A20"/>
    <w:rsid w:val="00F84296"/>
    <w:rsid w:val="00F85102"/>
    <w:rsid w:val="00F8531D"/>
    <w:rsid w:val="00F85701"/>
    <w:rsid w:val="00F858F6"/>
    <w:rsid w:val="00F85953"/>
    <w:rsid w:val="00F85F3E"/>
    <w:rsid w:val="00F86555"/>
    <w:rsid w:val="00F872A2"/>
    <w:rsid w:val="00F8734A"/>
    <w:rsid w:val="00F8735C"/>
    <w:rsid w:val="00F875FF"/>
    <w:rsid w:val="00F87A7B"/>
    <w:rsid w:val="00F87C00"/>
    <w:rsid w:val="00F87EB0"/>
    <w:rsid w:val="00F900F4"/>
    <w:rsid w:val="00F9034C"/>
    <w:rsid w:val="00F90459"/>
    <w:rsid w:val="00F9082E"/>
    <w:rsid w:val="00F9099D"/>
    <w:rsid w:val="00F91198"/>
    <w:rsid w:val="00F9145F"/>
    <w:rsid w:val="00F91D5F"/>
    <w:rsid w:val="00F91E67"/>
    <w:rsid w:val="00F91F3C"/>
    <w:rsid w:val="00F92F16"/>
    <w:rsid w:val="00F92FDE"/>
    <w:rsid w:val="00F93169"/>
    <w:rsid w:val="00F9316E"/>
    <w:rsid w:val="00F93476"/>
    <w:rsid w:val="00F93606"/>
    <w:rsid w:val="00F936E0"/>
    <w:rsid w:val="00F936FE"/>
    <w:rsid w:val="00F938AA"/>
    <w:rsid w:val="00F93A0D"/>
    <w:rsid w:val="00F93AB8"/>
    <w:rsid w:val="00F93E24"/>
    <w:rsid w:val="00F940E7"/>
    <w:rsid w:val="00F94567"/>
    <w:rsid w:val="00F9481A"/>
    <w:rsid w:val="00F94E82"/>
    <w:rsid w:val="00F952B5"/>
    <w:rsid w:val="00F95333"/>
    <w:rsid w:val="00F9566A"/>
    <w:rsid w:val="00F96244"/>
    <w:rsid w:val="00F968AD"/>
    <w:rsid w:val="00F96A9A"/>
    <w:rsid w:val="00F96DA3"/>
    <w:rsid w:val="00F9750F"/>
    <w:rsid w:val="00FA00C7"/>
    <w:rsid w:val="00FA0541"/>
    <w:rsid w:val="00FA05CC"/>
    <w:rsid w:val="00FA05F2"/>
    <w:rsid w:val="00FA07D7"/>
    <w:rsid w:val="00FA136A"/>
    <w:rsid w:val="00FA14FC"/>
    <w:rsid w:val="00FA1F67"/>
    <w:rsid w:val="00FA2040"/>
    <w:rsid w:val="00FA22ED"/>
    <w:rsid w:val="00FA2804"/>
    <w:rsid w:val="00FA29C0"/>
    <w:rsid w:val="00FA2DBC"/>
    <w:rsid w:val="00FA33BA"/>
    <w:rsid w:val="00FA35B7"/>
    <w:rsid w:val="00FA3B37"/>
    <w:rsid w:val="00FA3DF0"/>
    <w:rsid w:val="00FA4870"/>
    <w:rsid w:val="00FA4F95"/>
    <w:rsid w:val="00FA4FA4"/>
    <w:rsid w:val="00FA528F"/>
    <w:rsid w:val="00FA57EC"/>
    <w:rsid w:val="00FA5A60"/>
    <w:rsid w:val="00FA5E25"/>
    <w:rsid w:val="00FA5EDE"/>
    <w:rsid w:val="00FA5FD3"/>
    <w:rsid w:val="00FA6045"/>
    <w:rsid w:val="00FA674B"/>
    <w:rsid w:val="00FA6B60"/>
    <w:rsid w:val="00FA720E"/>
    <w:rsid w:val="00FA7624"/>
    <w:rsid w:val="00FA77EA"/>
    <w:rsid w:val="00FA7A08"/>
    <w:rsid w:val="00FA7A51"/>
    <w:rsid w:val="00FB0131"/>
    <w:rsid w:val="00FB0A60"/>
    <w:rsid w:val="00FB0B6E"/>
    <w:rsid w:val="00FB0C3C"/>
    <w:rsid w:val="00FB1196"/>
    <w:rsid w:val="00FB139D"/>
    <w:rsid w:val="00FB15CA"/>
    <w:rsid w:val="00FB1C17"/>
    <w:rsid w:val="00FB1DC9"/>
    <w:rsid w:val="00FB1EA9"/>
    <w:rsid w:val="00FB1F0E"/>
    <w:rsid w:val="00FB2596"/>
    <w:rsid w:val="00FB32D2"/>
    <w:rsid w:val="00FB371D"/>
    <w:rsid w:val="00FB3AF0"/>
    <w:rsid w:val="00FB3BC3"/>
    <w:rsid w:val="00FB421F"/>
    <w:rsid w:val="00FB4CD6"/>
    <w:rsid w:val="00FB4DD0"/>
    <w:rsid w:val="00FB5070"/>
    <w:rsid w:val="00FB51FB"/>
    <w:rsid w:val="00FB5596"/>
    <w:rsid w:val="00FB6180"/>
    <w:rsid w:val="00FB6839"/>
    <w:rsid w:val="00FB692F"/>
    <w:rsid w:val="00FB6FC8"/>
    <w:rsid w:val="00FB7713"/>
    <w:rsid w:val="00FB7905"/>
    <w:rsid w:val="00FB7F56"/>
    <w:rsid w:val="00FB7FE1"/>
    <w:rsid w:val="00FC00E4"/>
    <w:rsid w:val="00FC0138"/>
    <w:rsid w:val="00FC053A"/>
    <w:rsid w:val="00FC0623"/>
    <w:rsid w:val="00FC0641"/>
    <w:rsid w:val="00FC079F"/>
    <w:rsid w:val="00FC1371"/>
    <w:rsid w:val="00FC1C22"/>
    <w:rsid w:val="00FC26E7"/>
    <w:rsid w:val="00FC2DB5"/>
    <w:rsid w:val="00FC34C6"/>
    <w:rsid w:val="00FC389B"/>
    <w:rsid w:val="00FC38E9"/>
    <w:rsid w:val="00FC39C3"/>
    <w:rsid w:val="00FC3A4A"/>
    <w:rsid w:val="00FC426A"/>
    <w:rsid w:val="00FC4B09"/>
    <w:rsid w:val="00FC4D1F"/>
    <w:rsid w:val="00FC4DE5"/>
    <w:rsid w:val="00FC4E18"/>
    <w:rsid w:val="00FC4F87"/>
    <w:rsid w:val="00FC5437"/>
    <w:rsid w:val="00FC57BD"/>
    <w:rsid w:val="00FC5C1B"/>
    <w:rsid w:val="00FC62A1"/>
    <w:rsid w:val="00FC6B1F"/>
    <w:rsid w:val="00FC6C52"/>
    <w:rsid w:val="00FC6FD5"/>
    <w:rsid w:val="00FC7228"/>
    <w:rsid w:val="00FC72A5"/>
    <w:rsid w:val="00FC7388"/>
    <w:rsid w:val="00FC7401"/>
    <w:rsid w:val="00FC77DF"/>
    <w:rsid w:val="00FC7886"/>
    <w:rsid w:val="00FC790E"/>
    <w:rsid w:val="00FC7AA3"/>
    <w:rsid w:val="00FC7D8C"/>
    <w:rsid w:val="00FD0049"/>
    <w:rsid w:val="00FD005D"/>
    <w:rsid w:val="00FD0737"/>
    <w:rsid w:val="00FD0A44"/>
    <w:rsid w:val="00FD0E02"/>
    <w:rsid w:val="00FD0EAE"/>
    <w:rsid w:val="00FD117D"/>
    <w:rsid w:val="00FD183D"/>
    <w:rsid w:val="00FD1A3F"/>
    <w:rsid w:val="00FD1C29"/>
    <w:rsid w:val="00FD2247"/>
    <w:rsid w:val="00FD267B"/>
    <w:rsid w:val="00FD2824"/>
    <w:rsid w:val="00FD2A66"/>
    <w:rsid w:val="00FD2B62"/>
    <w:rsid w:val="00FD2C85"/>
    <w:rsid w:val="00FD2D78"/>
    <w:rsid w:val="00FD2DA9"/>
    <w:rsid w:val="00FD3442"/>
    <w:rsid w:val="00FD39AA"/>
    <w:rsid w:val="00FD3E80"/>
    <w:rsid w:val="00FD457E"/>
    <w:rsid w:val="00FD4848"/>
    <w:rsid w:val="00FD55B6"/>
    <w:rsid w:val="00FD60FA"/>
    <w:rsid w:val="00FD61D7"/>
    <w:rsid w:val="00FD6327"/>
    <w:rsid w:val="00FD6467"/>
    <w:rsid w:val="00FD6619"/>
    <w:rsid w:val="00FD6758"/>
    <w:rsid w:val="00FD696E"/>
    <w:rsid w:val="00FD69B8"/>
    <w:rsid w:val="00FD7090"/>
    <w:rsid w:val="00FD79D4"/>
    <w:rsid w:val="00FD7A93"/>
    <w:rsid w:val="00FD7FC3"/>
    <w:rsid w:val="00FE01C6"/>
    <w:rsid w:val="00FE01EE"/>
    <w:rsid w:val="00FE05A2"/>
    <w:rsid w:val="00FE0887"/>
    <w:rsid w:val="00FE0E71"/>
    <w:rsid w:val="00FE1E69"/>
    <w:rsid w:val="00FE255B"/>
    <w:rsid w:val="00FE2AD0"/>
    <w:rsid w:val="00FE2ED0"/>
    <w:rsid w:val="00FE3031"/>
    <w:rsid w:val="00FE3803"/>
    <w:rsid w:val="00FE3F82"/>
    <w:rsid w:val="00FE4154"/>
    <w:rsid w:val="00FE435D"/>
    <w:rsid w:val="00FE43F5"/>
    <w:rsid w:val="00FE4A7D"/>
    <w:rsid w:val="00FE4E05"/>
    <w:rsid w:val="00FE529D"/>
    <w:rsid w:val="00FE53EF"/>
    <w:rsid w:val="00FE5423"/>
    <w:rsid w:val="00FE5604"/>
    <w:rsid w:val="00FE5647"/>
    <w:rsid w:val="00FE6086"/>
    <w:rsid w:val="00FE64E2"/>
    <w:rsid w:val="00FE6B88"/>
    <w:rsid w:val="00FE6F92"/>
    <w:rsid w:val="00FE7B95"/>
    <w:rsid w:val="00FE7E0D"/>
    <w:rsid w:val="00FF01F0"/>
    <w:rsid w:val="00FF0215"/>
    <w:rsid w:val="00FF048E"/>
    <w:rsid w:val="00FF0B4F"/>
    <w:rsid w:val="00FF0F02"/>
    <w:rsid w:val="00FF1065"/>
    <w:rsid w:val="00FF1468"/>
    <w:rsid w:val="00FF16F7"/>
    <w:rsid w:val="00FF1A29"/>
    <w:rsid w:val="00FF1C35"/>
    <w:rsid w:val="00FF1DFB"/>
    <w:rsid w:val="00FF20DC"/>
    <w:rsid w:val="00FF26B2"/>
    <w:rsid w:val="00FF2E8A"/>
    <w:rsid w:val="00FF456C"/>
    <w:rsid w:val="00FF47CB"/>
    <w:rsid w:val="00FF4BC5"/>
    <w:rsid w:val="00FF51BB"/>
    <w:rsid w:val="00FF523C"/>
    <w:rsid w:val="00FF5E24"/>
    <w:rsid w:val="00FF6332"/>
    <w:rsid w:val="00FF66C6"/>
    <w:rsid w:val="00FF6822"/>
    <w:rsid w:val="00FF69BF"/>
    <w:rsid w:val="00FF69E2"/>
    <w:rsid w:val="00FF6B8B"/>
    <w:rsid w:val="00FF6DDA"/>
    <w:rsid w:val="00FF6E62"/>
    <w:rsid w:val="00FF72A2"/>
    <w:rsid w:val="00FF79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18414721"/>
  <w15:docId w15:val="{3EBEA5E8-B692-4753-A3D3-AB609402FD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80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1FA1"/>
    <w:pPr>
      <w:jc w:val="both"/>
    </w:pPr>
    <w:rPr>
      <w:rFonts w:asciiTheme="majorBidi" w:hAnsiTheme="majorBidi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4195A"/>
    <w:pPr>
      <w:keepNext/>
      <w:keepLines/>
      <w:numPr>
        <w:numId w:val="1"/>
      </w:numPr>
      <w:spacing w:before="240" w:after="240"/>
      <w:outlineLvl w:val="0"/>
    </w:pPr>
    <w:rPr>
      <w:rFonts w:eastAsiaTheme="majorEastAsia" w:cstheme="majorBidi"/>
      <w:b/>
      <w:color w:val="000000" w:themeColor="text1"/>
      <w:sz w:val="32"/>
      <w:szCs w:val="32"/>
      <w14:numForm w14:val="lining"/>
      <w14:numSpacing w14:val="proportional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50796E"/>
    <w:pPr>
      <w:keepNext/>
      <w:keepLines/>
      <w:numPr>
        <w:ilvl w:val="1"/>
        <w:numId w:val="1"/>
      </w:numPr>
      <w:spacing w:before="240" w:after="240"/>
      <w:ind w:left="576"/>
      <w:outlineLvl w:val="1"/>
    </w:pPr>
    <w:rPr>
      <w:rFonts w:eastAsiaTheme="minorEastAsia" w:cstheme="majorBidi"/>
      <w:b/>
      <w:sz w:val="28"/>
      <w:szCs w:val="26"/>
      <w:lang w:val="en-CA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8559F"/>
    <w:pPr>
      <w:keepNext/>
      <w:keepLines/>
      <w:numPr>
        <w:ilvl w:val="2"/>
        <w:numId w:val="1"/>
      </w:numPr>
      <w:spacing w:before="40" w:after="0"/>
      <w:ind w:left="720"/>
      <w:outlineLvl w:val="2"/>
    </w:pPr>
    <w:rPr>
      <w:rFonts w:eastAsiaTheme="majorEastAsia" w:cstheme="majorBidi"/>
      <w:b/>
      <w:color w:val="000000" w:themeColor="text1"/>
      <w:sz w:val="26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8559F"/>
    <w:pPr>
      <w:keepNext/>
      <w:keepLines/>
      <w:numPr>
        <w:ilvl w:val="3"/>
        <w:numId w:val="1"/>
      </w:numPr>
      <w:spacing w:before="40" w:after="0"/>
      <w:outlineLvl w:val="3"/>
    </w:pPr>
    <w:rPr>
      <w:rFonts w:eastAsiaTheme="majorEastAsia" w:cstheme="majorBidi"/>
      <w:b/>
      <w:iCs/>
      <w:color w:val="000000" w:themeColor="text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2752A1"/>
    <w:pPr>
      <w:keepNext/>
      <w:keepLines/>
      <w:numPr>
        <w:ilvl w:val="4"/>
        <w:numId w:val="1"/>
      </w:numPr>
      <w:spacing w:before="40" w:after="0"/>
      <w:ind w:left="1008"/>
      <w:outlineLvl w:val="4"/>
    </w:pPr>
    <w:rPr>
      <w:rFonts w:eastAsiaTheme="majorEastAsia" w:cstheme="majorBidi"/>
      <w:color w:val="000000" w:themeColor="text1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8559F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8559F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8559F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8559F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E24657"/>
    <w:pPr>
      <w:autoSpaceDE w:val="0"/>
      <w:autoSpaceDN w:val="0"/>
      <w:adjustRightInd w:val="0"/>
      <w:spacing w:after="0"/>
    </w:pPr>
    <w:rPr>
      <w:rFonts w:ascii="Times New Roman" w:hAnsi="Times New Roman" w:cs="Times New Roman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C7E74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C7E74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64195A"/>
    <w:rPr>
      <w:rFonts w:asciiTheme="majorBidi" w:eastAsiaTheme="majorEastAsia" w:hAnsiTheme="majorBidi" w:cstheme="majorBidi"/>
      <w:b/>
      <w:color w:val="000000" w:themeColor="text1"/>
      <w:sz w:val="32"/>
      <w:szCs w:val="32"/>
      <w14:numForm w14:val="lining"/>
      <w14:numSpacing w14:val="proportional"/>
    </w:rPr>
  </w:style>
  <w:style w:type="character" w:customStyle="1" w:styleId="Heading2Char">
    <w:name w:val="Heading 2 Char"/>
    <w:basedOn w:val="DefaultParagraphFont"/>
    <w:link w:val="Heading2"/>
    <w:uiPriority w:val="9"/>
    <w:rsid w:val="0050796E"/>
    <w:rPr>
      <w:rFonts w:asciiTheme="majorBidi" w:eastAsiaTheme="minorEastAsia" w:hAnsiTheme="majorBidi" w:cstheme="majorBidi"/>
      <w:b/>
      <w:sz w:val="28"/>
      <w:szCs w:val="26"/>
      <w:lang w:val="en-CA"/>
    </w:rPr>
  </w:style>
  <w:style w:type="paragraph" w:styleId="ListParagraph">
    <w:name w:val="List Paragraph"/>
    <w:basedOn w:val="Normal"/>
    <w:uiPriority w:val="34"/>
    <w:qFormat/>
    <w:rsid w:val="00CC3F0F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4E7198"/>
    <w:rPr>
      <w:color w:val="808080"/>
    </w:rPr>
  </w:style>
  <w:style w:type="character" w:customStyle="1" w:styleId="Heading3Char">
    <w:name w:val="Heading 3 Char"/>
    <w:basedOn w:val="DefaultParagraphFont"/>
    <w:link w:val="Heading3"/>
    <w:uiPriority w:val="9"/>
    <w:rsid w:val="002752A1"/>
    <w:rPr>
      <w:rFonts w:asciiTheme="majorBidi" w:eastAsiaTheme="majorEastAsia" w:hAnsiTheme="majorBidi" w:cstheme="majorBidi"/>
      <w:b/>
      <w:color w:val="000000" w:themeColor="text1"/>
      <w:sz w:val="26"/>
      <w:szCs w:val="24"/>
    </w:rPr>
  </w:style>
  <w:style w:type="table" w:styleId="TableGrid">
    <w:name w:val="Table Grid"/>
    <w:basedOn w:val="TableNormal"/>
    <w:uiPriority w:val="39"/>
    <w:rsid w:val="001C732B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Heading">
    <w:name w:val="TOC Heading"/>
    <w:basedOn w:val="Heading1"/>
    <w:next w:val="Normal"/>
    <w:uiPriority w:val="39"/>
    <w:unhideWhenUsed/>
    <w:qFormat/>
    <w:rsid w:val="00E958D1"/>
    <w:pPr>
      <w:outlineLvl w:val="9"/>
    </w:pPr>
  </w:style>
  <w:style w:type="paragraph" w:styleId="TOC2">
    <w:name w:val="toc 2"/>
    <w:basedOn w:val="Normal"/>
    <w:next w:val="Normal"/>
    <w:autoRedefine/>
    <w:uiPriority w:val="39"/>
    <w:unhideWhenUsed/>
    <w:rsid w:val="00E958D1"/>
    <w:pPr>
      <w:spacing w:after="100"/>
      <w:ind w:left="220"/>
    </w:pPr>
    <w:rPr>
      <w:rFonts w:eastAsiaTheme="minorEastAsia" w:cs="Times New Roman"/>
    </w:rPr>
  </w:style>
  <w:style w:type="paragraph" w:styleId="TOC1">
    <w:name w:val="toc 1"/>
    <w:basedOn w:val="Normal"/>
    <w:next w:val="Normal"/>
    <w:autoRedefine/>
    <w:uiPriority w:val="39"/>
    <w:unhideWhenUsed/>
    <w:rsid w:val="00E958D1"/>
    <w:pPr>
      <w:spacing w:after="100"/>
    </w:pPr>
    <w:rPr>
      <w:rFonts w:eastAsiaTheme="minorEastAsia" w:cs="Times New Roman"/>
    </w:rPr>
  </w:style>
  <w:style w:type="paragraph" w:styleId="TOC3">
    <w:name w:val="toc 3"/>
    <w:basedOn w:val="Normal"/>
    <w:next w:val="Normal"/>
    <w:autoRedefine/>
    <w:uiPriority w:val="39"/>
    <w:unhideWhenUsed/>
    <w:rsid w:val="00E958D1"/>
    <w:pPr>
      <w:spacing w:after="100"/>
      <w:ind w:left="440"/>
    </w:pPr>
    <w:rPr>
      <w:rFonts w:eastAsiaTheme="minorEastAsia" w:cs="Times New Roman"/>
    </w:rPr>
  </w:style>
  <w:style w:type="character" w:styleId="Hyperlink">
    <w:name w:val="Hyperlink"/>
    <w:basedOn w:val="DefaultParagraphFont"/>
    <w:uiPriority w:val="99"/>
    <w:unhideWhenUsed/>
    <w:rsid w:val="00E958D1"/>
    <w:rPr>
      <w:color w:val="0563C1" w:themeColor="hyperlink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rsid w:val="005B5223"/>
    <w:rPr>
      <w:rFonts w:asciiTheme="majorBidi" w:eastAsiaTheme="majorEastAsia" w:hAnsiTheme="majorBidi" w:cstheme="majorBidi"/>
      <w:b/>
      <w:iCs/>
      <w:color w:val="000000" w:themeColor="text1"/>
      <w:sz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85BC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85BCF"/>
    <w:rPr>
      <w:rFonts w:ascii="Courier New" w:eastAsia="Times New Roman" w:hAnsi="Courier New" w:cs="Courier New"/>
      <w:sz w:val="20"/>
      <w:szCs w:val="20"/>
    </w:rPr>
  </w:style>
  <w:style w:type="paragraph" w:styleId="NoSpacing">
    <w:name w:val="No Spacing"/>
    <w:link w:val="NoSpacingChar"/>
    <w:uiPriority w:val="1"/>
    <w:qFormat/>
    <w:rsid w:val="00E359B6"/>
    <w:pPr>
      <w:spacing w:after="0"/>
    </w:pPr>
  </w:style>
  <w:style w:type="character" w:customStyle="1" w:styleId="Heading5Char">
    <w:name w:val="Heading 5 Char"/>
    <w:basedOn w:val="DefaultParagraphFont"/>
    <w:link w:val="Heading5"/>
    <w:uiPriority w:val="9"/>
    <w:rsid w:val="002752A1"/>
    <w:rPr>
      <w:rFonts w:asciiTheme="majorBidi" w:eastAsiaTheme="majorEastAsia" w:hAnsiTheme="majorBidi" w:cstheme="majorBidi"/>
      <w:color w:val="000000" w:themeColor="text1"/>
      <w:sz w:val="24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5F3564"/>
    <w:pPr>
      <w:keepNext/>
      <w:spacing w:after="200"/>
      <w:jc w:val="center"/>
    </w:pPr>
    <w:rPr>
      <w:rFonts w:cstheme="majorBidi"/>
      <w:b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F41DA4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41DA4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F41DA4"/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41DA4"/>
    <w:rPr>
      <w:rFonts w:ascii="Times New Roman" w:hAnsi="Times New Roman" w:cs="Times New Roman"/>
      <w:noProof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19619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9619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96192"/>
    <w:rPr>
      <w:rFonts w:asciiTheme="majorBidi" w:hAnsiTheme="majorBid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9619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96192"/>
    <w:rPr>
      <w:rFonts w:asciiTheme="majorBidi" w:hAnsiTheme="majorBidi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1A062C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1A062C"/>
    <w:rPr>
      <w:rFonts w:asciiTheme="majorBidi" w:hAnsiTheme="majorBidi"/>
      <w:sz w:val="24"/>
    </w:rPr>
  </w:style>
  <w:style w:type="paragraph" w:styleId="Footer">
    <w:name w:val="footer"/>
    <w:basedOn w:val="Normal"/>
    <w:link w:val="FooterChar"/>
    <w:uiPriority w:val="99"/>
    <w:unhideWhenUsed/>
    <w:rsid w:val="001A062C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1A062C"/>
    <w:rPr>
      <w:rFonts w:asciiTheme="majorBidi" w:hAnsiTheme="majorBidi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8559F"/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8559F"/>
    <w:rPr>
      <w:rFonts w:asciiTheme="majorHAnsi" w:eastAsiaTheme="majorEastAsia" w:hAnsiTheme="majorHAnsi" w:cstheme="majorBidi"/>
      <w:i/>
      <w:iCs/>
      <w:color w:val="1F4D78" w:themeColor="accent1" w:themeShade="7F"/>
      <w:sz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8559F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8559F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91602F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1602F"/>
    <w:rPr>
      <w:rFonts w:asciiTheme="majorBidi" w:hAnsiTheme="majorBidi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91602F"/>
    <w:rPr>
      <w:vertAlign w:val="superscript"/>
    </w:rPr>
  </w:style>
  <w:style w:type="table" w:styleId="ListTable2">
    <w:name w:val="List Table 2"/>
    <w:basedOn w:val="TableNormal"/>
    <w:uiPriority w:val="47"/>
    <w:rsid w:val="00DB214B"/>
    <w:pPr>
      <w:spacing w:after="0"/>
    </w:p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Table">
    <w:name w:val="Table"/>
    <w:basedOn w:val="Normal"/>
    <w:link w:val="TableChar"/>
    <w:autoRedefine/>
    <w:rsid w:val="00A71899"/>
    <w:pPr>
      <w:numPr>
        <w:numId w:val="2"/>
      </w:numPr>
      <w:jc w:val="center"/>
    </w:pPr>
    <w:rPr>
      <w:rFonts w:eastAsiaTheme="minorEastAsia"/>
      <w:b/>
      <w:sz w:val="18"/>
      <w:lang w:val="en-CA"/>
    </w:rPr>
  </w:style>
  <w:style w:type="character" w:customStyle="1" w:styleId="TableChar">
    <w:name w:val="Table Char"/>
    <w:basedOn w:val="DefaultParagraphFont"/>
    <w:link w:val="Table"/>
    <w:rsid w:val="00A71899"/>
    <w:rPr>
      <w:rFonts w:asciiTheme="majorBidi" w:eastAsiaTheme="minorEastAsia" w:hAnsiTheme="majorBidi"/>
      <w:b/>
      <w:sz w:val="18"/>
      <w:lang w:val="en-CA"/>
    </w:rPr>
  </w:style>
  <w:style w:type="table" w:styleId="PlainTable2">
    <w:name w:val="Plain Table 2"/>
    <w:basedOn w:val="TableNormal"/>
    <w:uiPriority w:val="42"/>
    <w:rsid w:val="00310925"/>
    <w:pPr>
      <w:spacing w:after="0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EndnoteText">
    <w:name w:val="endnote text"/>
    <w:basedOn w:val="Normal"/>
    <w:link w:val="EndnoteTextChar"/>
    <w:uiPriority w:val="99"/>
    <w:semiHidden/>
    <w:unhideWhenUsed/>
    <w:rsid w:val="00F34403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34403"/>
    <w:rPr>
      <w:rFonts w:asciiTheme="majorBidi" w:hAnsiTheme="majorBidi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F34403"/>
    <w:rPr>
      <w:vertAlign w:val="superscript"/>
    </w:rPr>
  </w:style>
  <w:style w:type="table" w:customStyle="1" w:styleId="PlainTable21">
    <w:name w:val="Plain Table 21"/>
    <w:basedOn w:val="TableNormal"/>
    <w:next w:val="PlainTable2"/>
    <w:uiPriority w:val="42"/>
    <w:rsid w:val="00C12367"/>
    <w:pPr>
      <w:spacing w:after="0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NoSpacingChar">
    <w:name w:val="No Spacing Char"/>
    <w:basedOn w:val="DefaultParagraphFont"/>
    <w:link w:val="NoSpacing"/>
    <w:uiPriority w:val="1"/>
    <w:rsid w:val="00367AC7"/>
  </w:style>
  <w:style w:type="paragraph" w:styleId="TableofFigures">
    <w:name w:val="table of figures"/>
    <w:basedOn w:val="Normal"/>
    <w:next w:val="Normal"/>
    <w:uiPriority w:val="99"/>
    <w:unhideWhenUsed/>
    <w:rsid w:val="00983BB3"/>
    <w:pPr>
      <w:spacing w:after="0"/>
    </w:pPr>
  </w:style>
  <w:style w:type="character" w:styleId="FollowedHyperlink">
    <w:name w:val="FollowedHyperlink"/>
    <w:basedOn w:val="DefaultParagraphFont"/>
    <w:uiPriority w:val="99"/>
    <w:semiHidden/>
    <w:unhideWhenUsed/>
    <w:rsid w:val="00957BEE"/>
    <w:rPr>
      <w:color w:val="954F72" w:themeColor="followedHyperlink"/>
      <w:u w:val="single"/>
    </w:rPr>
  </w:style>
  <w:style w:type="paragraph" w:customStyle="1" w:styleId="Equationnumber">
    <w:name w:val="Equation number"/>
    <w:basedOn w:val="Normal"/>
    <w:link w:val="EquationnumberChar"/>
    <w:autoRedefine/>
    <w:qFormat/>
    <w:rsid w:val="00FC079F"/>
    <w:pPr>
      <w:numPr>
        <w:numId w:val="6"/>
      </w:numPr>
      <w:autoSpaceDE w:val="0"/>
      <w:autoSpaceDN w:val="0"/>
      <w:adjustRightInd w:val="0"/>
      <w:spacing w:after="0"/>
      <w:jc w:val="center"/>
    </w:pPr>
    <w:rPr>
      <w:rFonts w:cstheme="majorBidi"/>
    </w:rPr>
  </w:style>
  <w:style w:type="character" w:customStyle="1" w:styleId="EquationnumberChar">
    <w:name w:val="Equation number Char"/>
    <w:basedOn w:val="DefaultParagraphFont"/>
    <w:link w:val="Equationnumber"/>
    <w:rsid w:val="00FC079F"/>
    <w:rPr>
      <w:rFonts w:asciiTheme="majorBidi" w:hAnsiTheme="majorBidi" w:cstheme="majorBidi"/>
      <w:sz w:val="24"/>
    </w:rPr>
  </w:style>
  <w:style w:type="character" w:customStyle="1" w:styleId="nd-word">
    <w:name w:val="nd-word"/>
    <w:basedOn w:val="DefaultParagraphFont"/>
    <w:rsid w:val="00794676"/>
  </w:style>
  <w:style w:type="character" w:customStyle="1" w:styleId="fontstyle01">
    <w:name w:val="fontstyle01"/>
    <w:basedOn w:val="DefaultParagraphFont"/>
    <w:rsid w:val="009071F0"/>
    <w:rPr>
      <w:rFonts w:ascii="TimesLTStd-Roman" w:hAnsi="TimesLTStd-Roman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DefaultParagraphFont"/>
    <w:rsid w:val="00DA54CC"/>
    <w:rPr>
      <w:rFonts w:ascii="MT-Extra" w:hAnsi="MT-Extra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31">
    <w:name w:val="fontstyle31"/>
    <w:basedOn w:val="DefaultParagraphFont"/>
    <w:rsid w:val="00DA54CC"/>
    <w:rPr>
      <w:rFonts w:ascii="TimesLTStd-Italic" w:hAnsi="TimesLTStd-Italic" w:hint="default"/>
      <w:b w:val="0"/>
      <w:bCs w:val="0"/>
      <w:i/>
      <w:iCs/>
      <w:color w:val="000000"/>
      <w:sz w:val="20"/>
      <w:szCs w:val="20"/>
    </w:rPr>
  </w:style>
  <w:style w:type="character" w:customStyle="1" w:styleId="fontstyle41">
    <w:name w:val="fontstyle41"/>
    <w:basedOn w:val="DefaultParagraphFont"/>
    <w:rsid w:val="00DA54CC"/>
    <w:rPr>
      <w:rFonts w:ascii="SymbolMT" w:hAnsi="SymbolMT" w:hint="default"/>
      <w:b w:val="0"/>
      <w:bCs w:val="0"/>
      <w:i w:val="0"/>
      <w:iCs w:val="0"/>
      <w:color w:val="000000"/>
      <w:sz w:val="12"/>
      <w:szCs w:val="12"/>
    </w:rPr>
  </w:style>
  <w:style w:type="character" w:customStyle="1" w:styleId="fontstyle51">
    <w:name w:val="fontstyle51"/>
    <w:basedOn w:val="DefaultParagraphFont"/>
    <w:rsid w:val="00FB51FB"/>
    <w:rPr>
      <w:rFonts w:ascii="AdvTT5235d5a9+20" w:hAnsi="AdvTT5235d5a9+20" w:hint="default"/>
      <w:b w:val="0"/>
      <w:bCs w:val="0"/>
      <w:i w:val="0"/>
      <w:iCs w:val="0"/>
      <w:color w:val="242021"/>
      <w:sz w:val="12"/>
      <w:szCs w:val="12"/>
    </w:rPr>
  </w:style>
  <w:style w:type="character" w:customStyle="1" w:styleId="fontstyle61">
    <w:name w:val="fontstyle61"/>
    <w:basedOn w:val="DefaultParagraphFont"/>
    <w:rsid w:val="00FB51FB"/>
    <w:rPr>
      <w:rFonts w:ascii="AdvTT94c8263f.I+03" w:hAnsi="AdvTT94c8263f.I+03" w:hint="default"/>
      <w:b w:val="0"/>
      <w:bCs w:val="0"/>
      <w:i w:val="0"/>
      <w:iCs w:val="0"/>
      <w:color w:val="242021"/>
      <w:sz w:val="12"/>
      <w:szCs w:val="12"/>
    </w:rPr>
  </w:style>
  <w:style w:type="paragraph" w:customStyle="1" w:styleId="msonormal0">
    <w:name w:val="msonormal"/>
    <w:basedOn w:val="Normal"/>
    <w:rsid w:val="001C7B21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Cs w:val="24"/>
      <w:lang w:val="en-CA" w:eastAsia="en-CA"/>
    </w:rPr>
  </w:style>
  <w:style w:type="character" w:customStyle="1" w:styleId="sr-only">
    <w:name w:val="sr-only"/>
    <w:basedOn w:val="DefaultParagraphFont"/>
    <w:rsid w:val="00DC4BF9"/>
  </w:style>
  <w:style w:type="character" w:customStyle="1" w:styleId="text">
    <w:name w:val="text"/>
    <w:basedOn w:val="DefaultParagraphFont"/>
    <w:rsid w:val="00DC4BF9"/>
  </w:style>
  <w:style w:type="character" w:customStyle="1" w:styleId="fontstyle11">
    <w:name w:val="fontstyle11"/>
    <w:basedOn w:val="DefaultParagraphFont"/>
    <w:rsid w:val="00D3536D"/>
    <w:rPr>
      <w:rFonts w:ascii="TimesLTStd-Italic" w:hAnsi="TimesLTStd-Italic" w:hint="default"/>
      <w:b w:val="0"/>
      <w:bCs w:val="0"/>
      <w:i/>
      <w:iCs/>
      <w:color w:val="000000"/>
      <w:sz w:val="12"/>
      <w:szCs w:val="12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9C62A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0178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0547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20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074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34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3391332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083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4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24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6105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813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921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8536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0301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4434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970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031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2702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274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232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830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606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938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6368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76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726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872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79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086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479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396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406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44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58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15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694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245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012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21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063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507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91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61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14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114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66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350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286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361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595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994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719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669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227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28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803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791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174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8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253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0034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193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66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420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8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879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857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85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090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665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815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370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275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055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61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27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170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3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962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1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648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427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3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277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231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902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371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911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235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096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509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253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279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086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885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213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977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270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579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3620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49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915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823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02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926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351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9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019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06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984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59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93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234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7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75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41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02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943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664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61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5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438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327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00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976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391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326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98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3039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995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084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97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674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840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264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832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547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18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24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806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70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412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47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457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003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909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194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007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317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469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664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371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6386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653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381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711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869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8877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01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511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5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716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513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618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26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318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586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4918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41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3926934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794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280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281853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100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4264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3344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2529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8526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724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284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86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554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792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224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96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20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888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8302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442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706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741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668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021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90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78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118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5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118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91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503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97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177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27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90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303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94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046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034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8689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933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63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8153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9096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999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79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356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4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749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878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46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035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526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1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80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61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662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332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294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563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464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334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041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509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139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588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653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352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05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260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936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940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268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2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406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498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578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82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239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375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883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455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867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3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711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350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6920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985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405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396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00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405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736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533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10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622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742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52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467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375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067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2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218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7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214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850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139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18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59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885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637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50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265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42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286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177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566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667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799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883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29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185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38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82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26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393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428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555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752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866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211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131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941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934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167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93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74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227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20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950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780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408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23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078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332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34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78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410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0770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52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425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42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1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3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495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753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334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677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717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773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899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209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02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53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041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7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40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366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875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8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438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814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626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413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486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123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668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77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02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4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46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376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435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6846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834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0125780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4116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6530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0786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831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3984490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692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4825061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6606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7815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6121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1916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679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6140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767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3847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802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6431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1791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2608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6321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231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673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90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8889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445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5215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710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453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696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464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5971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256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33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061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09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815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755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513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67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95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398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137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432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422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40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15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018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168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02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597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503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44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348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544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722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72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341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31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111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866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063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84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581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397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718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081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45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78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698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291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201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549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552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884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6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544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13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167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872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93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585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458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117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519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31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52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615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325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755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67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874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971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683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864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712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998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1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73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87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343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4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874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28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070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586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72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0449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440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2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298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04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924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909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945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6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40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563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320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49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54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378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430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862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902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887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188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117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22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6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279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536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638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811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90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8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929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95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94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046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975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06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76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648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520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137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354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042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44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221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912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63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28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830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534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093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267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100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974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858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434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290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627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057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074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986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42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32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371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532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94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616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606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783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215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214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30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23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15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570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686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51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529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495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453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479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847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872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0056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6875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4543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444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622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397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97925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99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3385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876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622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3883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4021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0038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4550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582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323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071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35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88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925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017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493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38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075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620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894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02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010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979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950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33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23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874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04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12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03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192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656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3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4310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9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74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842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304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65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854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906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590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630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06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541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33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7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580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726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56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791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553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64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152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78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898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760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949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7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090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426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77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904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811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7944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086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227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607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844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629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436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8618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389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088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945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137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276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589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35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303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33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354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154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888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18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9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4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79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9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669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692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93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895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50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24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3315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760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493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16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468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122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543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37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960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29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556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310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894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274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15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486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310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672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931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277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104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789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574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088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315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93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3923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90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300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298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40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637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290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03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595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497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0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913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354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1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9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54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989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47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659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802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81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41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14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813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555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816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456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666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23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741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555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40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896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86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397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0018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574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0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86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080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303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645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55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781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0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899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426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840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609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77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339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04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482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19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0383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66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949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716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1282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866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8730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156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912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507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089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704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033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579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786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498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503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454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937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247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515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861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923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019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520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37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73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477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446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995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317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89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157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5367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49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429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271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783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6368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844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950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106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070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6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83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276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88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59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882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482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508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558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904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948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153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6301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007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051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750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952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54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32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802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587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79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9196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00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647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791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276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707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165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980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306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2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431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19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17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6236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28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602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214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044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852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0310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8538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473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442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977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080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529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93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6998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89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926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830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152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849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810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500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86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71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741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61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196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829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045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11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714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693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361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388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194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77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018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325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67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604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616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585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513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113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877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856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125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903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108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655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4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300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038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143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49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46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9215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90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58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80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82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25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148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73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22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957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90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280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77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999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302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977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268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904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2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2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388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091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193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90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698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14072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816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792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8827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971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853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88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2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888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09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6948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5894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8497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0329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200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900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2195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9651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8798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5652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4100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5980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3601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14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5160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134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0037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7884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853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294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94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8690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2879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6437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9680183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534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32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4032833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7864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2283436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1903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600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0670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304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5327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389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33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2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284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73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764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3011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040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846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629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062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51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517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335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1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344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91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743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377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28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94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606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27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429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767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15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092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24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296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25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35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1620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859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461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147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391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855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585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417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3705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292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34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766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685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47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43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5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2759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608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331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9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5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8626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300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634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385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8191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891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848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379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963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735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743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849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1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215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664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725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643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32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4630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086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456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96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072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686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601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7876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863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6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456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78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721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602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486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694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064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9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554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956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58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634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70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71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995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4976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268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6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92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540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18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283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855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59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727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512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874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759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155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549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172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89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5226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4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886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299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11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928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90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23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952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684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025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1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92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719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4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31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578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121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5421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735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652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180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444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806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488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934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11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2989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139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81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340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572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300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819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508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905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310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247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402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514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335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6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7369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907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723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147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8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347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865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409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798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349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951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249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986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67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927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269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33728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064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820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483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197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618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65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087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195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190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640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94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987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78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982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9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780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382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68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737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462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6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713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493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344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156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205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419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03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673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189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1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102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520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722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9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29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636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0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7315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5584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601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30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549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109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764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803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870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773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32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8008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2474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773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612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761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753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100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36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56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74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026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984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165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159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664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45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793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0959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524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061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68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664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569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546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23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48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939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55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169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902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199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49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402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889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808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76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11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518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11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42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489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535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838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209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4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406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32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220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220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34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22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830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518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598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02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728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691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42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33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09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870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023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595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564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368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669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19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23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017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39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114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03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7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831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399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378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1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634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90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589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6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104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37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7800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231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158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6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042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9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509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990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813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504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29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417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65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85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426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168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381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824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223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62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663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400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790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21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36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5920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490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4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935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2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390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943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203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40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150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69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96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61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175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444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5933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371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36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00515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3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4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6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header" Target="header5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9777F05-C8FF-4751-81F0-DA3096FB04D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4379</TotalTime>
  <Pages>11</Pages>
  <Words>1027</Words>
  <Characters>5856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hrooz Jadidi</dc:creator>
  <cp:keywords/>
  <dc:description/>
  <cp:lastModifiedBy>Behrooz Jadidi</cp:lastModifiedBy>
  <cp:revision>4359</cp:revision>
  <cp:lastPrinted>2020-05-27T19:18:00Z</cp:lastPrinted>
  <dcterms:created xsi:type="dcterms:W3CDTF">2018-06-28T16:31:00Z</dcterms:created>
  <dcterms:modified xsi:type="dcterms:W3CDTF">2020-07-23T23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e0bffbb-84e2-3235-9440-d9eacd06e986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